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D4F618" w14:textId="78D08216" w:rsidR="002D398B" w:rsidRDefault="00E1322A"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A2764D2" w14:textId="678800BB" w:rsidR="0067343F" w:rsidRDefault="00022FD6" w:rsidP="004860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od insecurity, or the state of </w:t>
      </w:r>
      <w:r w:rsidR="008D65C6">
        <w:rPr>
          <w:rFonts w:ascii="Times New Roman" w:hAnsi="Times New Roman" w:cs="Times New Roman"/>
          <w:sz w:val="24"/>
          <w:szCs w:val="24"/>
        </w:rPr>
        <w:t>having insufficient dietary resources to maintain a healthy, active lifestyle</w:t>
      </w:r>
      <w:r w:rsidR="001F16C5">
        <w:rPr>
          <w:rFonts w:ascii="Times New Roman" w:hAnsi="Times New Roman" w:cs="Times New Roman"/>
          <w:sz w:val="24"/>
          <w:szCs w:val="24"/>
        </w:rPr>
        <w:t>,</w:t>
      </w:r>
      <w:r w:rsidR="00001ADA">
        <w:rPr>
          <w:rFonts w:ascii="Times New Roman" w:hAnsi="Times New Roman" w:cs="Times New Roman"/>
          <w:sz w:val="24"/>
          <w:szCs w:val="24"/>
        </w:rPr>
        <w:t xml:space="preserve"> affect</w:t>
      </w:r>
      <w:r w:rsidR="0016559A">
        <w:rPr>
          <w:rFonts w:ascii="Times New Roman" w:hAnsi="Times New Roman" w:cs="Times New Roman"/>
          <w:sz w:val="24"/>
          <w:szCs w:val="24"/>
        </w:rPr>
        <w:t>s</w:t>
      </w:r>
      <w:r w:rsidR="00001ADA">
        <w:rPr>
          <w:rFonts w:ascii="Times New Roman" w:hAnsi="Times New Roman" w:cs="Times New Roman"/>
          <w:sz w:val="24"/>
          <w:szCs w:val="24"/>
        </w:rPr>
        <w:t xml:space="preserve"> </w:t>
      </w:r>
      <w:r w:rsidR="00416672">
        <w:rPr>
          <w:rFonts w:ascii="Times New Roman" w:hAnsi="Times New Roman" w:cs="Times New Roman"/>
          <w:sz w:val="24"/>
          <w:szCs w:val="24"/>
        </w:rPr>
        <w:t xml:space="preserve">approximately </w:t>
      </w:r>
      <w:r w:rsidR="0016559A">
        <w:rPr>
          <w:rFonts w:ascii="Times New Roman" w:hAnsi="Times New Roman" w:cs="Times New Roman"/>
          <w:sz w:val="24"/>
          <w:szCs w:val="24"/>
        </w:rPr>
        <w:t xml:space="preserve">10 </w:t>
      </w:r>
      <w:r w:rsidR="00416672">
        <w:rPr>
          <w:rFonts w:ascii="Times New Roman" w:hAnsi="Times New Roman" w:cs="Times New Roman"/>
          <w:sz w:val="24"/>
          <w:szCs w:val="24"/>
        </w:rPr>
        <w:t>to</w:t>
      </w:r>
      <w:r w:rsidR="0016559A">
        <w:rPr>
          <w:rFonts w:ascii="Times New Roman" w:hAnsi="Times New Roman" w:cs="Times New Roman"/>
          <w:sz w:val="24"/>
          <w:szCs w:val="24"/>
        </w:rPr>
        <w:t xml:space="preserve"> 15% of</w:t>
      </w:r>
      <w:r w:rsidR="00001ADA">
        <w:rPr>
          <w:rFonts w:ascii="Times New Roman" w:hAnsi="Times New Roman" w:cs="Times New Roman"/>
          <w:sz w:val="24"/>
          <w:szCs w:val="24"/>
        </w:rPr>
        <w:t xml:space="preserve"> United States households</w:t>
      </w:r>
      <w:r w:rsidR="009745DC">
        <w:t xml:space="preserve"> </w:t>
      </w:r>
      <w:r w:rsidR="009745DC">
        <w:rPr>
          <w:rFonts w:ascii="Times New Roman" w:hAnsi="Times New Roman" w:cs="Times New Roman"/>
          <w:sz w:val="24"/>
          <w:szCs w:val="24"/>
        </w:rPr>
        <w:t xml:space="preserve">(~14.3 million) </w:t>
      </w:r>
      <w:r w:rsidR="0072760C">
        <w:rPr>
          <w:rFonts w:ascii="Times New Roman" w:hAnsi="Times New Roman" w:cs="Times New Roman"/>
          <w:sz w:val="24"/>
          <w:szCs w:val="24"/>
        </w:rPr>
        <w:t xml:space="preserve"> </w:t>
      </w:r>
      <w:r w:rsidR="0016559A">
        <w:rPr>
          <w:rFonts w:ascii="Times New Roman" w:hAnsi="Times New Roman" w:cs="Times New Roman"/>
          <w:sz w:val="24"/>
          <w:szCs w:val="24"/>
        </w:rPr>
        <w:t>annually</w:t>
      </w:r>
      <w:r w:rsidR="00416672">
        <w:rPr>
          <w:rFonts w:ascii="Times New Roman" w:hAnsi="Times New Roman" w:cs="Times New Roman"/>
          <w:sz w:val="24"/>
          <w:szCs w:val="24"/>
        </w:rPr>
        <w:t xml:space="preserve"> </w:t>
      </w:r>
      <w:r w:rsidR="00C30120">
        <w:rPr>
          <w:rFonts w:ascii="Times New Roman" w:hAnsi="Times New Roman" w:cs="Times New Roman"/>
          <w:sz w:val="24"/>
          <w:szCs w:val="24"/>
        </w:rPr>
        <w:fldChar w:fldCharType="begin"/>
      </w:r>
      <w:r w:rsidR="008D2D00">
        <w:rPr>
          <w:rFonts w:ascii="Times New Roman" w:hAnsi="Times New Roman" w:cs="Times New Roman"/>
          <w:sz w:val="24"/>
          <w:szCs w:val="24"/>
        </w:rPr>
        <w:instrText xml:space="preserve"> ADDIN ZOTERO_ITEM CSL_CITATION {"citationID":"7snBnnwz","properties":{"formattedCitation":"(Coleman-Jensen, Rabbitt, Gregory, &amp; Singh, 2018)","plainCitation":"(Coleman-Jensen, Rabbitt, Gregory, &amp; Singh,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C30120">
        <w:rPr>
          <w:rFonts w:ascii="Times New Roman" w:hAnsi="Times New Roman" w:cs="Times New Roman"/>
          <w:sz w:val="24"/>
          <w:szCs w:val="24"/>
        </w:rPr>
        <w:fldChar w:fldCharType="separate"/>
      </w:r>
      <w:r w:rsidR="008D2D00" w:rsidRPr="008D2D00">
        <w:rPr>
          <w:rFonts w:ascii="Times New Roman" w:hAnsi="Times New Roman" w:cs="Times New Roman"/>
          <w:sz w:val="24"/>
        </w:rPr>
        <w:t>(Coleman-Jensen, Rabbitt, Gregory, &amp; Singh, 2018)</w:t>
      </w:r>
      <w:r w:rsidR="00C30120">
        <w:rPr>
          <w:rFonts w:ascii="Times New Roman" w:hAnsi="Times New Roman" w:cs="Times New Roman"/>
          <w:sz w:val="24"/>
          <w:szCs w:val="24"/>
        </w:rPr>
        <w:fldChar w:fldCharType="end"/>
      </w:r>
      <w:r w:rsidR="007765CE">
        <w:rPr>
          <w:rFonts w:ascii="Times New Roman" w:hAnsi="Times New Roman" w:cs="Times New Roman"/>
          <w:sz w:val="24"/>
          <w:szCs w:val="24"/>
        </w:rPr>
        <w:t>.</w:t>
      </w:r>
      <w:r w:rsidR="002B7A28">
        <w:rPr>
          <w:rFonts w:ascii="Times New Roman" w:hAnsi="Times New Roman" w:cs="Times New Roman"/>
          <w:sz w:val="24"/>
          <w:szCs w:val="24"/>
        </w:rPr>
        <w:t xml:space="preserve"> </w:t>
      </w:r>
      <w:r w:rsidR="00946C4C">
        <w:rPr>
          <w:rFonts w:ascii="Times New Roman" w:hAnsi="Times New Roman" w:cs="Times New Roman"/>
          <w:sz w:val="24"/>
          <w:szCs w:val="24"/>
        </w:rPr>
        <w:t xml:space="preserve">Minority households and those </w:t>
      </w:r>
      <w:r w:rsidR="00202D84">
        <w:rPr>
          <w:rFonts w:ascii="Times New Roman" w:hAnsi="Times New Roman" w:cs="Times New Roman"/>
          <w:sz w:val="24"/>
          <w:szCs w:val="24"/>
        </w:rPr>
        <w:t xml:space="preserve">that are </w:t>
      </w:r>
      <w:r w:rsidR="00946C4C">
        <w:rPr>
          <w:rFonts w:ascii="Times New Roman" w:hAnsi="Times New Roman" w:cs="Times New Roman"/>
          <w:sz w:val="24"/>
          <w:szCs w:val="24"/>
        </w:rPr>
        <w:t>headed by a single parent are more likely to</w:t>
      </w:r>
      <w:r w:rsidR="002A5E17">
        <w:rPr>
          <w:rFonts w:ascii="Times New Roman" w:hAnsi="Times New Roman" w:cs="Times New Roman"/>
          <w:sz w:val="24"/>
          <w:szCs w:val="24"/>
        </w:rPr>
        <w:t xml:space="preserve"> experience food</w:t>
      </w:r>
      <w:r w:rsidR="007B1927">
        <w:rPr>
          <w:rFonts w:ascii="Times New Roman" w:hAnsi="Times New Roman" w:cs="Times New Roman"/>
          <w:sz w:val="24"/>
          <w:szCs w:val="24"/>
        </w:rPr>
        <w:t xml:space="preserve"> insecurity, although</w:t>
      </w:r>
      <w:r w:rsidR="00A439CE">
        <w:rPr>
          <w:rFonts w:ascii="Times New Roman" w:hAnsi="Times New Roman" w:cs="Times New Roman"/>
          <w:sz w:val="24"/>
          <w:szCs w:val="24"/>
        </w:rPr>
        <w:t xml:space="preserve"> these associations </w:t>
      </w:r>
      <w:r w:rsidR="00186905">
        <w:rPr>
          <w:rFonts w:ascii="Times New Roman" w:hAnsi="Times New Roman" w:cs="Times New Roman"/>
          <w:sz w:val="24"/>
          <w:szCs w:val="24"/>
        </w:rPr>
        <w:t xml:space="preserve">may be partially </w:t>
      </w:r>
      <w:r w:rsidR="0061398D">
        <w:rPr>
          <w:rFonts w:ascii="Times New Roman" w:hAnsi="Times New Roman" w:cs="Times New Roman"/>
          <w:sz w:val="24"/>
          <w:szCs w:val="24"/>
        </w:rPr>
        <w:t>confounded by</w:t>
      </w:r>
      <w:r w:rsidR="00FB20C0">
        <w:rPr>
          <w:rFonts w:ascii="Times New Roman" w:hAnsi="Times New Roman" w:cs="Times New Roman"/>
          <w:sz w:val="24"/>
          <w:szCs w:val="24"/>
        </w:rPr>
        <w:t xml:space="preserve"> household income and education</w:t>
      </w:r>
      <w:r w:rsidR="00A439CE">
        <w:rPr>
          <w:rFonts w:ascii="Times New Roman" w:hAnsi="Times New Roman" w:cs="Times New Roman"/>
          <w:sz w:val="24"/>
          <w:szCs w:val="24"/>
        </w:rPr>
        <w:t xml:space="preserve"> </w:t>
      </w:r>
      <w:r w:rsidR="00064678">
        <w:rPr>
          <w:rFonts w:ascii="Times New Roman" w:hAnsi="Times New Roman" w:cs="Times New Roman"/>
          <w:sz w:val="24"/>
          <w:szCs w:val="24"/>
        </w:rPr>
        <w:fldChar w:fldCharType="begin"/>
      </w:r>
      <w:r w:rsidR="00A65B35">
        <w:rPr>
          <w:rFonts w:ascii="Times New Roman" w:hAnsi="Times New Roman" w:cs="Times New Roman"/>
          <w:sz w:val="24"/>
          <w:szCs w:val="24"/>
        </w:rPr>
        <w:instrText xml:space="preserve"> ADDIN ZOTERO_ITEM CSL_CITATION {"citationID":"afJhIm97","properties":{"formattedCitation":"(Gundersen &amp; Ziliak, 2018)","plainCitation":"(Gundersen &amp; Ziliak, 2018)","noteIndex":0},"citationItems":[{"id":1389,"uris":["http://zotero.org/users/5917738/items/6GFE2DQL"],"uri":["http://zotero.org/users/5917738/items/6GFE2DQL"],"itemData":{"id":1389,"type":"article-journal","abstract":"Food insecurity is now recognized as a major health crisis in the United States. This is due to the size of the problem—more than 42 million persons were food insecure in 2015—as well as the multiple negative health outcomes and higher health care costs attributable to food insecurity. An extensive body of literature from multiple ﬁelds has examined the causes and consequences of food insecurity and the efﬁcacy of food assistance programs—especially the Supplemental Nutrition Assistance Program. We review this literature and provide suggestions for future research directions. We suggest examining the distribution of food insecurity within households, the impact of the food distribution system on food insecurity, the coping mechanisms of low-income food secure families, food insecurity among American Indians, the effects of charitable food assistance, the causal relationship between food insecurity and health outcomes, the declining age gradient in food insecurity among Seniors, the effects of labor force participation and the Great Recession on food insecurity, and the long-term consequences of food insecurity. In addition, the impact of two recent policy recommendations on food insecurity – the minimum wage and the Affordable Care – Act should be considered.","container-title":"Applied Economic Perspectives and Policy","DOI":"10.1093/aepp/ppx058","ISSN":"20405790","issue":"1","journalAbbreviation":"Applied Economic Perspectives and Policy","language":"en","page":"119-135","source":"DOI.org (Crossref)","title":"Food Insecurity Research in the United States: Where We Have Been and Where We Need to Go","title-short":"Food Insecurity Research in the United States","volume":"40","author":[{"family":"Gundersen","given":"Craig"},{"family":"Ziliak","given":"James P"}],"issued":{"date-parts":[["2018",3]]}}}],"schema":"https://github.com/citation-style-language/schema/raw/master/csl-citation.json"} </w:instrText>
      </w:r>
      <w:r w:rsidR="00064678">
        <w:rPr>
          <w:rFonts w:ascii="Times New Roman" w:hAnsi="Times New Roman" w:cs="Times New Roman"/>
          <w:sz w:val="24"/>
          <w:szCs w:val="24"/>
        </w:rPr>
        <w:fldChar w:fldCharType="separate"/>
      </w:r>
      <w:r w:rsidR="00A65B35" w:rsidRPr="00A65B35">
        <w:rPr>
          <w:rFonts w:ascii="Times New Roman" w:hAnsi="Times New Roman" w:cs="Times New Roman"/>
          <w:sz w:val="24"/>
        </w:rPr>
        <w:t>(Gundersen &amp; Ziliak, 2018)</w:t>
      </w:r>
      <w:r w:rsidR="00064678">
        <w:rPr>
          <w:rFonts w:ascii="Times New Roman" w:hAnsi="Times New Roman" w:cs="Times New Roman"/>
          <w:sz w:val="24"/>
          <w:szCs w:val="24"/>
        </w:rPr>
        <w:fldChar w:fldCharType="end"/>
      </w:r>
      <w:r w:rsidR="00946C4C">
        <w:rPr>
          <w:rFonts w:ascii="Times New Roman" w:hAnsi="Times New Roman" w:cs="Times New Roman"/>
          <w:sz w:val="24"/>
          <w:szCs w:val="24"/>
        </w:rPr>
        <w:t xml:space="preserve">. </w:t>
      </w:r>
      <w:r w:rsidR="001D6B7B">
        <w:rPr>
          <w:rFonts w:ascii="Times New Roman" w:hAnsi="Times New Roman" w:cs="Times New Roman"/>
          <w:sz w:val="24"/>
          <w:szCs w:val="24"/>
        </w:rPr>
        <w:t>F</w:t>
      </w:r>
      <w:r w:rsidR="00BC521D">
        <w:rPr>
          <w:rFonts w:ascii="Times New Roman" w:hAnsi="Times New Roman" w:cs="Times New Roman"/>
          <w:sz w:val="24"/>
          <w:szCs w:val="24"/>
        </w:rPr>
        <w:t xml:space="preserve">ood insecurity </w:t>
      </w:r>
      <w:r w:rsidR="005C4997">
        <w:rPr>
          <w:rFonts w:ascii="Times New Roman" w:hAnsi="Times New Roman" w:cs="Times New Roman"/>
          <w:sz w:val="24"/>
          <w:szCs w:val="24"/>
        </w:rPr>
        <w:t xml:space="preserve">can include </w:t>
      </w:r>
      <w:r w:rsidR="00183719">
        <w:rPr>
          <w:rFonts w:ascii="Times New Roman" w:hAnsi="Times New Roman" w:cs="Times New Roman"/>
          <w:sz w:val="24"/>
          <w:szCs w:val="24"/>
        </w:rPr>
        <w:t xml:space="preserve">a </w:t>
      </w:r>
      <w:r w:rsidR="005C4997">
        <w:rPr>
          <w:rFonts w:ascii="Times New Roman" w:hAnsi="Times New Roman" w:cs="Times New Roman"/>
          <w:sz w:val="24"/>
          <w:szCs w:val="24"/>
        </w:rPr>
        <w:t>variety</w:t>
      </w:r>
      <w:r w:rsidR="00183719">
        <w:rPr>
          <w:rFonts w:ascii="Times New Roman" w:hAnsi="Times New Roman" w:cs="Times New Roman"/>
          <w:sz w:val="24"/>
          <w:szCs w:val="24"/>
        </w:rPr>
        <w:t xml:space="preserve"> of </w:t>
      </w:r>
      <w:r w:rsidR="00CD3FC7">
        <w:rPr>
          <w:rFonts w:ascii="Times New Roman" w:hAnsi="Times New Roman" w:cs="Times New Roman"/>
          <w:sz w:val="24"/>
          <w:szCs w:val="24"/>
        </w:rPr>
        <w:t>behaviors such as</w:t>
      </w:r>
      <w:r w:rsidR="00BB76B8">
        <w:rPr>
          <w:rFonts w:ascii="Times New Roman" w:hAnsi="Times New Roman" w:cs="Times New Roman"/>
          <w:sz w:val="24"/>
          <w:szCs w:val="24"/>
        </w:rPr>
        <w:t xml:space="preserve"> skipping meals</w:t>
      </w:r>
      <w:r w:rsidR="00CD3FC7">
        <w:rPr>
          <w:rFonts w:ascii="Times New Roman" w:hAnsi="Times New Roman" w:cs="Times New Roman"/>
          <w:sz w:val="24"/>
          <w:szCs w:val="24"/>
        </w:rPr>
        <w:t xml:space="preserve"> or</w:t>
      </w:r>
      <w:r w:rsidR="00F24609">
        <w:rPr>
          <w:rFonts w:ascii="Times New Roman" w:hAnsi="Times New Roman" w:cs="Times New Roman"/>
          <w:sz w:val="24"/>
          <w:szCs w:val="24"/>
        </w:rPr>
        <w:t xml:space="preserve"> repeatedly</w:t>
      </w:r>
      <w:r w:rsidR="00CD3FC7">
        <w:rPr>
          <w:rFonts w:ascii="Times New Roman" w:hAnsi="Times New Roman" w:cs="Times New Roman"/>
          <w:sz w:val="24"/>
          <w:szCs w:val="24"/>
        </w:rPr>
        <w:t xml:space="preserve"> eating the same foods</w:t>
      </w:r>
      <w:r w:rsidR="002E717B">
        <w:rPr>
          <w:rFonts w:ascii="Times New Roman" w:hAnsi="Times New Roman" w:cs="Times New Roman"/>
          <w:sz w:val="24"/>
          <w:szCs w:val="24"/>
        </w:rPr>
        <w:t xml:space="preserve"> due to lack of dietary resources,</w:t>
      </w:r>
      <w:r w:rsidR="001D6D30">
        <w:rPr>
          <w:rFonts w:ascii="Times New Roman" w:hAnsi="Times New Roman" w:cs="Times New Roman"/>
          <w:sz w:val="24"/>
          <w:szCs w:val="24"/>
        </w:rPr>
        <w:t xml:space="preserve"> </w:t>
      </w:r>
      <w:r w:rsidR="001D6B7B">
        <w:rPr>
          <w:rFonts w:ascii="Times New Roman" w:hAnsi="Times New Roman" w:cs="Times New Roman"/>
          <w:sz w:val="24"/>
          <w:szCs w:val="24"/>
        </w:rPr>
        <w:t xml:space="preserve">but </w:t>
      </w:r>
      <w:r w:rsidR="001D6D30">
        <w:rPr>
          <w:rFonts w:ascii="Times New Roman" w:hAnsi="Times New Roman" w:cs="Times New Roman"/>
          <w:sz w:val="24"/>
          <w:szCs w:val="24"/>
        </w:rPr>
        <w:t>the most common</w:t>
      </w:r>
      <w:r w:rsidR="00370CE7">
        <w:rPr>
          <w:rFonts w:ascii="Times New Roman" w:hAnsi="Times New Roman" w:cs="Times New Roman"/>
          <w:sz w:val="24"/>
          <w:szCs w:val="24"/>
        </w:rPr>
        <w:t xml:space="preserve"> </w:t>
      </w:r>
      <w:r w:rsidR="00C93FAC">
        <w:rPr>
          <w:rFonts w:ascii="Times New Roman" w:hAnsi="Times New Roman" w:cs="Times New Roman"/>
          <w:sz w:val="24"/>
          <w:szCs w:val="24"/>
        </w:rPr>
        <w:t>experiences</w:t>
      </w:r>
      <w:r w:rsidR="00370CE7">
        <w:rPr>
          <w:rFonts w:ascii="Times New Roman" w:hAnsi="Times New Roman" w:cs="Times New Roman"/>
          <w:sz w:val="24"/>
          <w:szCs w:val="24"/>
        </w:rPr>
        <w:t xml:space="preserve"> of food insecurity</w:t>
      </w:r>
      <w:r w:rsidR="00C93FAC">
        <w:rPr>
          <w:rFonts w:ascii="Times New Roman" w:hAnsi="Times New Roman" w:cs="Times New Roman"/>
          <w:sz w:val="24"/>
          <w:szCs w:val="24"/>
        </w:rPr>
        <w:t xml:space="preserve"> reported in the U.S. are worry </w:t>
      </w:r>
      <w:r w:rsidR="00D72A61">
        <w:rPr>
          <w:rFonts w:ascii="Times New Roman" w:hAnsi="Times New Roman" w:cs="Times New Roman"/>
          <w:sz w:val="24"/>
          <w:szCs w:val="24"/>
        </w:rPr>
        <w:t>over ability</w:t>
      </w:r>
      <w:r w:rsidR="00AF2866">
        <w:rPr>
          <w:rFonts w:ascii="Times New Roman" w:hAnsi="Times New Roman" w:cs="Times New Roman"/>
          <w:sz w:val="24"/>
          <w:szCs w:val="24"/>
        </w:rPr>
        <w:t xml:space="preserve"> to afford food and</w:t>
      </w:r>
      <w:r w:rsidR="00D72A61">
        <w:rPr>
          <w:rFonts w:ascii="Times New Roman" w:hAnsi="Times New Roman" w:cs="Times New Roman"/>
          <w:sz w:val="24"/>
          <w:szCs w:val="24"/>
        </w:rPr>
        <w:t xml:space="preserve"> not being able to make purchased food last</w:t>
      </w:r>
      <w:r w:rsidR="00B5391C">
        <w:rPr>
          <w:rFonts w:ascii="Times New Roman" w:hAnsi="Times New Roman" w:cs="Times New Roman"/>
          <w:sz w:val="24"/>
          <w:szCs w:val="24"/>
        </w:rPr>
        <w:t xml:space="preserve"> </w:t>
      </w:r>
      <w:r w:rsidR="00B5391C">
        <w:rPr>
          <w:rFonts w:ascii="Times New Roman" w:hAnsi="Times New Roman" w:cs="Times New Roman"/>
          <w:sz w:val="24"/>
          <w:szCs w:val="24"/>
        </w:rPr>
        <w:fldChar w:fldCharType="begin"/>
      </w:r>
      <w:r w:rsidR="0053445C">
        <w:rPr>
          <w:rFonts w:ascii="Times New Roman" w:hAnsi="Times New Roman" w:cs="Times New Roman"/>
          <w:sz w:val="24"/>
          <w:szCs w:val="24"/>
        </w:rPr>
        <w:instrText xml:space="preserve"> ADDIN ZOTERO_ITEM CSL_CITATION {"citationID":"bRafsPp4","properties":{"formattedCitation":"(Coleman-Jensen et al., 2018)","plainCitation":"(Coleman-Jensen et al.,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B5391C">
        <w:rPr>
          <w:rFonts w:ascii="Times New Roman" w:hAnsi="Times New Roman" w:cs="Times New Roman"/>
          <w:sz w:val="24"/>
          <w:szCs w:val="24"/>
        </w:rPr>
        <w:fldChar w:fldCharType="separate"/>
      </w:r>
      <w:r w:rsidR="0053445C" w:rsidRPr="0053445C">
        <w:rPr>
          <w:rFonts w:ascii="Times New Roman" w:hAnsi="Times New Roman" w:cs="Times New Roman"/>
          <w:sz w:val="24"/>
        </w:rPr>
        <w:t>(Coleman-Jensen et al., 2018)</w:t>
      </w:r>
      <w:r w:rsidR="00B5391C">
        <w:rPr>
          <w:rFonts w:ascii="Times New Roman" w:hAnsi="Times New Roman" w:cs="Times New Roman"/>
          <w:sz w:val="24"/>
          <w:szCs w:val="24"/>
        </w:rPr>
        <w:fldChar w:fldCharType="end"/>
      </w:r>
      <w:r w:rsidR="00D72A61">
        <w:rPr>
          <w:rFonts w:ascii="Times New Roman" w:hAnsi="Times New Roman" w:cs="Times New Roman"/>
          <w:sz w:val="24"/>
          <w:szCs w:val="24"/>
        </w:rPr>
        <w:t>.</w:t>
      </w:r>
      <w:r w:rsidR="00F95BB8">
        <w:rPr>
          <w:rFonts w:ascii="Times New Roman" w:hAnsi="Times New Roman" w:cs="Times New Roman"/>
          <w:sz w:val="24"/>
          <w:szCs w:val="24"/>
        </w:rPr>
        <w:t xml:space="preserve"> </w:t>
      </w:r>
      <w:r w:rsidR="00CB5253">
        <w:rPr>
          <w:rFonts w:ascii="Times New Roman" w:hAnsi="Times New Roman" w:cs="Times New Roman"/>
          <w:sz w:val="24"/>
          <w:szCs w:val="24"/>
        </w:rPr>
        <w:t>Consistent with these experiences, dietary intake within food insecure households often follows a cyclical pattern</w:t>
      </w:r>
      <w:r w:rsidR="008210D6">
        <w:rPr>
          <w:rFonts w:ascii="Times New Roman" w:hAnsi="Times New Roman" w:cs="Times New Roman"/>
          <w:sz w:val="24"/>
          <w:szCs w:val="24"/>
        </w:rPr>
        <w:t xml:space="preserve"> mirroring </w:t>
      </w:r>
      <w:r w:rsidR="00887350">
        <w:rPr>
          <w:rFonts w:ascii="Times New Roman" w:hAnsi="Times New Roman" w:cs="Times New Roman"/>
          <w:sz w:val="24"/>
          <w:szCs w:val="24"/>
        </w:rPr>
        <w:t xml:space="preserve">availability of </w:t>
      </w:r>
      <w:r w:rsidR="007F65E1">
        <w:rPr>
          <w:rFonts w:ascii="Times New Roman" w:hAnsi="Times New Roman" w:cs="Times New Roman"/>
          <w:sz w:val="24"/>
          <w:szCs w:val="24"/>
        </w:rPr>
        <w:t>Supplemental Nutrition Assistance Program (SNAP) benefits</w:t>
      </w:r>
      <w:r w:rsidR="00BD06BC">
        <w:rPr>
          <w:rFonts w:ascii="Times New Roman" w:hAnsi="Times New Roman" w:cs="Times New Roman"/>
          <w:sz w:val="24"/>
          <w:szCs w:val="24"/>
        </w:rPr>
        <w:t xml:space="preserve"> </w:t>
      </w:r>
      <w:r w:rsidR="00BD06BC">
        <w:rPr>
          <w:rFonts w:ascii="Times New Roman" w:hAnsi="Times New Roman" w:cs="Times New Roman"/>
          <w:sz w:val="24"/>
          <w:szCs w:val="24"/>
        </w:rPr>
        <w:fldChar w:fldCharType="begin"/>
      </w:r>
      <w:r w:rsidR="00C13C3E">
        <w:rPr>
          <w:rFonts w:ascii="Times New Roman" w:hAnsi="Times New Roman" w:cs="Times New Roman"/>
          <w:sz w:val="24"/>
          <w:szCs w:val="24"/>
        </w:rPr>
        <w:instrText xml:space="preserve"> ADDIN ZOTERO_ITEM CSL_CITATION {"citationID":"jcsq9Fcz","properties":{"formattedCitation":"(Castellari, Cotti, Gordanier, &amp; Ozturk, 2017; Wilde &amp; Ranney, 2000)","plainCitation":"(Castellari, Cotti, Gordanier, &amp; Ozturk, 2017; Wilde &amp; Ranney, 2000)","noteIndex":0},"citationItems":[{"id":1423,"uris":["http://zotero.org/users/5917738/items/W6L9MVA8"],"uri":["http://zotero.org/users/5917738/items/W6L9MVA8"],"itemData":{"id":1423,"type":"article-journal","abstract":"In this paper, we examine the relationship between the timing of food stamp receipt and purchasing patterns. We combine data on state distribution dates of food stamps with scanner data on a panel of households purchases tracked between 2004 and 2011. We find that purchases of a variety of goods are meaningfully higher on receipt days, consistent with previous work that suggests that recipients are very impatient. Additionally, and importantly, estimates indicate that when food stamp receipt days fall on weekends, total monthly purchases within the same households are affected. In particular, monthly purchases of beer are higher when food stamps are distributed on a weekend rather than in months where benefits are distributed on weekdays. For these households, total beer purchases are between 4 and 5% higher in those months. Among households ineligible for food stamps, no effect is identified. These results demonstrate that the ‘day-of-the-week’ of SNAP treatment may have important impacts on household purchase habits. Copyright © 2016 John Wiley &amp; Sons, Ltd.","container-title":"Health Economics","DOI":"10.1002/hec.3428","ISSN":"1099-1050","issue":"11","language":"en","page":"1380-1393","source":"Wiley Online Library","title":"Does the Timing of Food Stamp Distribution Matter? A Panel-Data Analysis of Monthly Purchasing Patterns of US Households","title-short":"Does the Timing of Food Stamp Distribution Matter?","volume":"26","author":[{"family":"Castellari","given":"Elena"},{"family":"Cotti","given":"Chad"},{"family":"Gordanier","given":"John"},{"family":"Ozturk","given":"Orgul"}],"issued":{"date-parts":[["2017"]]}}},{"id":1405,"uris":["http://zotero.org/users/5917738/items/6N9BCU9K"],"uri":["http://zotero.org/users/5917738/items/6N9BCU9K"],"itemData":{"id":1405,"type":"article-journal","abstract":"Mean food spending by food stamp households peaks sharply in the first three days after benefits are received. For those who conduct major grocery shopping trips only once per month (42% of all food stamp households), mean food energy intake drops significantly by the fourth week of the month. For the remaining households, intake remains steady over the course of the month. These patterns motivate an empirical model that simultaneously accounts for the shopping frequency and food intake decisions over time. Results have implications for policies that may affect the frequency of grocery shopping by food stamp households.","container-title":"American Journal of Agricultural Economics","DOI":"10.1111/0002-9092.00016","ISSN":"1467-8276","issue":"1","language":"en","page":"200-213","source":"Wiley Online Library","title":"The Monthly Food Stamp Cycle: Shopping Frequency and Food Intake Decisions in an Endogenous Switching Regression Framework","title-short":"The Monthly Food Stamp Cycle","volume":"82","author":[{"family":"Wilde","given":"Parke E."},{"family":"Ranney","given":"Christine K."}],"issued":{"date-parts":[["2000"]]}}}],"schema":"https://github.com/citation-style-language/schema/raw/master/csl-citation.json"} </w:instrText>
      </w:r>
      <w:r w:rsidR="00BD06BC">
        <w:rPr>
          <w:rFonts w:ascii="Times New Roman" w:hAnsi="Times New Roman" w:cs="Times New Roman"/>
          <w:sz w:val="24"/>
          <w:szCs w:val="24"/>
        </w:rPr>
        <w:fldChar w:fldCharType="separate"/>
      </w:r>
      <w:r w:rsidR="00C13C3E" w:rsidRPr="00C13C3E">
        <w:rPr>
          <w:rFonts w:ascii="Times New Roman" w:hAnsi="Times New Roman" w:cs="Times New Roman"/>
          <w:sz w:val="24"/>
        </w:rPr>
        <w:t>(Castellari, Cotti, Gordanier, &amp; Ozturk, 2017; Wilde &amp; Ranney, 2000)</w:t>
      </w:r>
      <w:r w:rsidR="00BD06BC">
        <w:rPr>
          <w:rFonts w:ascii="Times New Roman" w:hAnsi="Times New Roman" w:cs="Times New Roman"/>
          <w:sz w:val="24"/>
          <w:szCs w:val="24"/>
        </w:rPr>
        <w:fldChar w:fldCharType="end"/>
      </w:r>
      <w:r w:rsidR="003575F6">
        <w:rPr>
          <w:rFonts w:ascii="Times New Roman" w:hAnsi="Times New Roman" w:cs="Times New Roman"/>
          <w:sz w:val="24"/>
          <w:szCs w:val="24"/>
        </w:rPr>
        <w:t xml:space="preserve">. This cycle </w:t>
      </w:r>
      <w:r w:rsidR="00F8310A">
        <w:rPr>
          <w:rFonts w:ascii="Times New Roman" w:hAnsi="Times New Roman" w:cs="Times New Roman"/>
          <w:sz w:val="24"/>
          <w:szCs w:val="24"/>
        </w:rPr>
        <w:t>may contribute to increased odds of overweight and obesity</w:t>
      </w:r>
      <w:r w:rsidR="0081353A">
        <w:rPr>
          <w:rFonts w:ascii="Times New Roman" w:hAnsi="Times New Roman" w:cs="Times New Roman"/>
          <w:sz w:val="24"/>
          <w:szCs w:val="24"/>
        </w:rPr>
        <w:t xml:space="preserve"> </w:t>
      </w:r>
      <w:r w:rsidR="00D53D5B">
        <w:rPr>
          <w:rFonts w:ascii="Times New Roman" w:hAnsi="Times New Roman" w:cs="Times New Roman"/>
          <w:sz w:val="24"/>
          <w:szCs w:val="24"/>
        </w:rPr>
        <w:t>among individuals with food insecurity</w:t>
      </w:r>
      <w:r w:rsidR="003518F0">
        <w:rPr>
          <w:rFonts w:ascii="Times New Roman" w:hAnsi="Times New Roman" w:cs="Times New Roman"/>
          <w:sz w:val="24"/>
          <w:szCs w:val="24"/>
        </w:rPr>
        <w:t>, potentially through physiological and metabolic changes</w:t>
      </w:r>
      <w:r w:rsidR="00CE398C">
        <w:rPr>
          <w:rFonts w:ascii="Times New Roman" w:hAnsi="Times New Roman" w:cs="Times New Roman"/>
          <w:sz w:val="24"/>
          <w:szCs w:val="24"/>
        </w:rPr>
        <w:t xml:space="preserve"> </w:t>
      </w:r>
      <w:r w:rsidR="00CE398C">
        <w:rPr>
          <w:rFonts w:ascii="Times New Roman" w:hAnsi="Times New Roman" w:cs="Times New Roman"/>
          <w:sz w:val="24"/>
          <w:szCs w:val="24"/>
        </w:rPr>
        <w:fldChar w:fldCharType="begin"/>
      </w:r>
      <w:r w:rsidR="00D46A04">
        <w:rPr>
          <w:rFonts w:ascii="Times New Roman" w:hAnsi="Times New Roman" w:cs="Times New Roman"/>
          <w:sz w:val="24"/>
          <w:szCs w:val="24"/>
        </w:rPr>
        <w:instrText xml:space="preserve"> ADDIN ZOTERO_ITEM CSL_CITATION {"citationID":"n4gPuUGU","properties":{"formattedCitation":"(Dinour, Bergen, &amp; Yeh, 2007)","plainCitation":"(Dinour, Bergen, &amp; Yeh, 2007)","noteIndex":0},"citationItems":[{"id":1402,"uris":["http://zotero.org/users/5917738/items/ZS7XPYGK"],"uri":["http://zotero.org/users/5917738/items/ZS7XPYGK"],"itemData":{"id":1402,"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especially women—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ournal of the American Dietetic Association","language":"en","page":"1952-1961","source":"ScienceDirect","title":"The Food Insecurity–Obesity Paradox: A Review of the Literature and the Role Food Stamps May Play","title-short":"The Food Insecurity–Obesity Paradox","volume":"107","author":[{"family":"Dinour","given":"Lauren M."},{"family":"Bergen","given":"Dara"},{"family":"Yeh","given":"Ming-Chin"}],"issued":{"date-parts":[["2007",11,1]]}}}],"schema":"https://github.com/citation-style-language/schema/raw/master/csl-citation.json"} </w:instrText>
      </w:r>
      <w:r w:rsidR="00CE398C">
        <w:rPr>
          <w:rFonts w:ascii="Times New Roman" w:hAnsi="Times New Roman" w:cs="Times New Roman"/>
          <w:sz w:val="24"/>
          <w:szCs w:val="24"/>
        </w:rPr>
        <w:fldChar w:fldCharType="separate"/>
      </w:r>
      <w:r w:rsidR="00D46A04" w:rsidRPr="00D46A04">
        <w:rPr>
          <w:rFonts w:ascii="Times New Roman" w:hAnsi="Times New Roman" w:cs="Times New Roman"/>
          <w:sz w:val="24"/>
        </w:rPr>
        <w:t>(Dinour, Bergen, &amp; Yeh, 2007)</w:t>
      </w:r>
      <w:r w:rsidR="00CE398C">
        <w:rPr>
          <w:rFonts w:ascii="Times New Roman" w:hAnsi="Times New Roman" w:cs="Times New Roman"/>
          <w:sz w:val="24"/>
          <w:szCs w:val="24"/>
        </w:rPr>
        <w:fldChar w:fldCharType="end"/>
      </w:r>
      <w:r w:rsidR="003518F0">
        <w:rPr>
          <w:rFonts w:ascii="Times New Roman" w:hAnsi="Times New Roman" w:cs="Times New Roman"/>
          <w:sz w:val="24"/>
          <w:szCs w:val="24"/>
        </w:rPr>
        <w:t xml:space="preserve"> or</w:t>
      </w:r>
      <w:r w:rsidR="005B5522">
        <w:rPr>
          <w:rFonts w:ascii="Times New Roman" w:hAnsi="Times New Roman" w:cs="Times New Roman"/>
          <w:sz w:val="24"/>
          <w:szCs w:val="24"/>
        </w:rPr>
        <w:t xml:space="preserve"> increased compensatory eating, especially in combination with </w:t>
      </w:r>
      <w:r w:rsidR="00C92711">
        <w:rPr>
          <w:rFonts w:ascii="Times New Roman" w:hAnsi="Times New Roman" w:cs="Times New Roman"/>
          <w:sz w:val="24"/>
          <w:szCs w:val="24"/>
        </w:rPr>
        <w:t xml:space="preserve">consumption of </w:t>
      </w:r>
      <w:r w:rsidR="00285A2D">
        <w:rPr>
          <w:rFonts w:ascii="Times New Roman" w:hAnsi="Times New Roman" w:cs="Times New Roman"/>
          <w:sz w:val="24"/>
          <w:szCs w:val="24"/>
        </w:rPr>
        <w:t>lower cost,</w:t>
      </w:r>
      <w:r w:rsidR="00947335">
        <w:rPr>
          <w:rFonts w:ascii="Times New Roman" w:hAnsi="Times New Roman" w:cs="Times New Roman"/>
          <w:sz w:val="24"/>
          <w:szCs w:val="24"/>
        </w:rPr>
        <w:t xml:space="preserve"> energy dense</w:t>
      </w:r>
      <w:r w:rsidR="00E511A1">
        <w:rPr>
          <w:rFonts w:ascii="Times New Roman" w:hAnsi="Times New Roman" w:cs="Times New Roman"/>
          <w:sz w:val="24"/>
          <w:szCs w:val="24"/>
        </w:rPr>
        <w:t xml:space="preserve"> foods</w:t>
      </w:r>
      <w:r w:rsidR="0074244D">
        <w:rPr>
          <w:rFonts w:ascii="Times New Roman" w:hAnsi="Times New Roman" w:cs="Times New Roman"/>
          <w:sz w:val="24"/>
          <w:szCs w:val="24"/>
        </w:rPr>
        <w:t xml:space="preserve"> </w:t>
      </w:r>
      <w:r w:rsidR="00467A1D">
        <w:rPr>
          <w:rFonts w:ascii="Times New Roman" w:hAnsi="Times New Roman" w:cs="Times New Roman"/>
          <w:sz w:val="24"/>
          <w:szCs w:val="24"/>
        </w:rPr>
        <w:fldChar w:fldCharType="begin"/>
      </w:r>
      <w:r w:rsidR="0074244D">
        <w:rPr>
          <w:rFonts w:ascii="Times New Roman" w:hAnsi="Times New Roman" w:cs="Times New Roman"/>
          <w:sz w:val="24"/>
          <w:szCs w:val="24"/>
        </w:rPr>
        <w:instrText xml:space="preserve"> ADDIN ZOTERO_ITEM CSL_CITATION {"citationID":"gstoMt5L","properties":{"formattedCitation":"(Drewnowski, 2004)","plainCitation":"(Drewnowski, 2004)","noteIndex":0},"citationItems":[{"id":1426,"uris":["http://zotero.org/users/5917738/items/2EKG8J63"],"uri":["http://zotero.org/users/5917738/items/2EKG8J63"],"itemData":{"id":1426,"type":"article-journal","container-title":"American journal of preventive medicine","ISSN":"0749-3797","issue":"3","journalAbbreviation":"American journal of preventive medicine","page":"154-162","title":"Obesity and the food environment: dietary energy density and diet costs","volume":"27","author":[{"family":"Drewnowski","given":"Adam"}],"issued":{"date-parts":[["2004"]]}}}],"schema":"https://github.com/citation-style-language/schema/raw/master/csl-citation.json"} </w:instrText>
      </w:r>
      <w:r w:rsidR="00467A1D">
        <w:rPr>
          <w:rFonts w:ascii="Times New Roman" w:hAnsi="Times New Roman" w:cs="Times New Roman"/>
          <w:sz w:val="24"/>
          <w:szCs w:val="24"/>
        </w:rPr>
        <w:fldChar w:fldCharType="separate"/>
      </w:r>
      <w:r w:rsidR="0074244D" w:rsidRPr="0074244D">
        <w:rPr>
          <w:rFonts w:ascii="Times New Roman" w:hAnsi="Times New Roman" w:cs="Times New Roman"/>
          <w:sz w:val="24"/>
        </w:rPr>
        <w:t>(Drewnowski, 2004)</w:t>
      </w:r>
      <w:r w:rsidR="00467A1D">
        <w:rPr>
          <w:rFonts w:ascii="Times New Roman" w:hAnsi="Times New Roman" w:cs="Times New Roman"/>
          <w:sz w:val="24"/>
          <w:szCs w:val="24"/>
        </w:rPr>
        <w:fldChar w:fldCharType="end"/>
      </w:r>
      <w:r w:rsidR="00467A1D">
        <w:rPr>
          <w:rFonts w:ascii="Times New Roman" w:hAnsi="Times New Roman" w:cs="Times New Roman"/>
          <w:sz w:val="24"/>
          <w:szCs w:val="24"/>
        </w:rPr>
        <w:t xml:space="preserve">. </w:t>
      </w:r>
      <w:r w:rsidR="00513D5E">
        <w:rPr>
          <w:rFonts w:ascii="Times New Roman" w:hAnsi="Times New Roman" w:cs="Times New Roman"/>
          <w:sz w:val="24"/>
          <w:szCs w:val="24"/>
        </w:rPr>
        <w:t xml:space="preserve">However, </w:t>
      </w:r>
      <w:r w:rsidR="00713E46">
        <w:rPr>
          <w:rFonts w:ascii="Times New Roman" w:hAnsi="Times New Roman" w:cs="Times New Roman"/>
          <w:sz w:val="24"/>
          <w:szCs w:val="24"/>
        </w:rPr>
        <w:t xml:space="preserve">there appears to be effect modification by sex, as </w:t>
      </w:r>
      <w:r w:rsidR="00255EAC">
        <w:rPr>
          <w:rFonts w:ascii="Times New Roman" w:hAnsi="Times New Roman" w:cs="Times New Roman"/>
          <w:sz w:val="24"/>
          <w:szCs w:val="24"/>
        </w:rPr>
        <w:t>several</w:t>
      </w:r>
      <w:r w:rsidR="003E48B6">
        <w:rPr>
          <w:rFonts w:ascii="Times New Roman" w:hAnsi="Times New Roman" w:cs="Times New Roman"/>
          <w:sz w:val="24"/>
          <w:szCs w:val="24"/>
        </w:rPr>
        <w:t xml:space="preserve"> studies </w:t>
      </w:r>
      <w:r w:rsidR="00255EAC">
        <w:rPr>
          <w:rFonts w:ascii="Times New Roman" w:hAnsi="Times New Roman" w:cs="Times New Roman"/>
          <w:sz w:val="24"/>
          <w:szCs w:val="24"/>
        </w:rPr>
        <w:t>have</w:t>
      </w:r>
      <w:r w:rsidR="009840AF">
        <w:rPr>
          <w:rFonts w:ascii="Times New Roman" w:hAnsi="Times New Roman" w:cs="Times New Roman"/>
          <w:sz w:val="24"/>
          <w:szCs w:val="24"/>
        </w:rPr>
        <w:t xml:space="preserve"> observed an association between food insecurity and </w:t>
      </w:r>
      <w:r w:rsidR="00713E46">
        <w:rPr>
          <w:rFonts w:ascii="Times New Roman" w:hAnsi="Times New Roman" w:cs="Times New Roman"/>
          <w:sz w:val="24"/>
          <w:szCs w:val="24"/>
        </w:rPr>
        <w:t>overweight</w:t>
      </w:r>
      <w:r w:rsidR="00974052">
        <w:rPr>
          <w:rFonts w:ascii="Times New Roman" w:hAnsi="Times New Roman" w:cs="Times New Roman"/>
          <w:sz w:val="24"/>
          <w:szCs w:val="24"/>
        </w:rPr>
        <w:t>/obesity</w:t>
      </w:r>
      <w:r w:rsidR="00713E46">
        <w:rPr>
          <w:rFonts w:ascii="Times New Roman" w:hAnsi="Times New Roman" w:cs="Times New Roman"/>
          <w:sz w:val="24"/>
          <w:szCs w:val="24"/>
        </w:rPr>
        <w:t xml:space="preserve"> in adult women</w:t>
      </w:r>
      <w:r w:rsidR="000110AE">
        <w:rPr>
          <w:rFonts w:ascii="Times New Roman" w:hAnsi="Times New Roman" w:cs="Times New Roman"/>
          <w:sz w:val="24"/>
          <w:szCs w:val="24"/>
        </w:rPr>
        <w:t xml:space="preserve"> </w:t>
      </w:r>
      <w:r w:rsidR="00974052">
        <w:rPr>
          <w:rFonts w:ascii="Times New Roman" w:hAnsi="Times New Roman" w:cs="Times New Roman"/>
          <w:sz w:val="24"/>
          <w:szCs w:val="24"/>
        </w:rPr>
        <w:t xml:space="preserve">only </w:t>
      </w:r>
      <w:r w:rsidR="004A104F">
        <w:rPr>
          <w:rFonts w:ascii="Times New Roman" w:hAnsi="Times New Roman" w:cs="Times New Roman"/>
          <w:sz w:val="24"/>
          <w:szCs w:val="24"/>
        </w:rPr>
        <w:fldChar w:fldCharType="begin"/>
      </w:r>
      <w:r w:rsidR="00974052">
        <w:rPr>
          <w:rFonts w:ascii="Times New Roman" w:hAnsi="Times New Roman" w:cs="Times New Roman"/>
          <w:sz w:val="24"/>
          <w:szCs w:val="24"/>
        </w:rPr>
        <w:instrText xml:space="preserve"> ADDIN ZOTERO_ITEM CSL_CITATION {"citationID":"yO2M90HZ","properties":{"formattedCitation":"(Franklin et al., 2012; Gooding, Walls, &amp; Richmond, 2012; Hernandez, Reesor, &amp; Murillo, 2017; Martin &amp; Lippert, 2012)","plainCitation":"(Franklin et al., 2012; Gooding, Walls, &amp; Richmond, 2012; Hernandez, Reesor, &amp; Murillo, 2017; Martin &amp; Lippert, 2012)","noteIndex":0},"citationItems":[{"id":1417,"uris":["http://zotero.org/users/5917738/items/7YPSSIMJ"],"uri":["http://zotero.org/users/5917738/items/7YPSSIMJ"],"itemData":{"id":1417,"type":"article-journal","abstract":"One in seven American households experience food insecurity at times during the year, lack of money and other resources hinder their ability to maintain consistent access to nutritious foods. Low-income, ethnic minority, and female-headed households exhibit the greatest risk for food insecurity, which often results in higher prevalence of diet-related disease. The food insecurity-obesity paradox is one that researchers have explored to understand the factors that influence food insecurity and its impact on weight change. The aim of this inquiry was to explore new evidence in associations of food insecurity and obesity in youth, adult, and elderly populations. A literature search of publication databases was conducted, using various criteria to identify relevant articles. Among 65 results, 19 studies conducted since 2005 were selected for review. Overall, the review confirmed that food insecurity and obesity continue to be strongly and positively associated in women. Growing evidence of this association was found in adolescents; but among children, results remain mixed. Few studies supported a linear relationship between food insecurity and weight outcomes, as suggested by an earlier review. New mediators were revealed (gender, marital status, stressors, and food stamp participation) that alter the association; in fact, newer studies suggest that food stamp participation may exacerbate obesity outcomes. Continued examination through longitudinal studies, development of tools to distinguish acute and chronic food insecurity, and greater inclusion of food security measurement tools in regional and local studies are warranted.","container-title":"Journal of Community Health","DOI":"10.1007/s10900-011-9420-4","ISSN":"0094-5145","issue":"1","journalAbbreviation":"J Community Health","note":"PMID: 21644024\nPMCID: PMC3334290","page":"253-264","source":"PubMed Central","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408,"uris":["http://zotero.org/users/5917738/items/AEZ4ZRTF"],"uri":["http://zotero.org/users/5917738/items/AEZ4ZRTF"],"itemData":{"id":1408,"type":"article-journal","abstract":"Food insecurity has been associated with weight status in children and adults although results have been mixed. We aimed to identify whether food insecurity was associated with BMI in young adults and whether this association differed by gender and was modified by food stamp use and the presence of children in the home. Cross-sectional data from wave 4 (2007–2008) of the National Longitudinal Study of Adolescent Health were analyzed. Multiple linear regression was used to investigate the association between food insecurity and BMI in gender stratified models of young adult women (n = 7,116) and men (n = 6,604) controlling for age, race/ethnicity, income, education, physical activity, smoking, alcohol use, the presence of children in the home, and food stamp use in young adulthood and/or adolescence. Food insecurity was more common in young adult women (14%) than young adult men (9%). After controlling for a variety of individual variables, food insecure women had a BMI that was on average 0.9 kg/m2 units higher than women who were food secure. This difference in BMI persisted after controlling for recent or past food stamp use and was not different among women with or without children in the household. No relationship was found between food insecurity and BMI in young adult men. Providers should inquire about food insecurity, especially when treating obesity, and policy initiatives should address the role of access to healthy food in those facing food insecurity.","container-title":"Obesity","DOI":"10.1038/oby.2011.233","ISSN":"1930-739X","issue":"9","language":"en","page":"1896-1901","source":"Wiley Online Library","title":"Food Insecurity and Increased BMI in Young Adult Women","volume":"20","author":[{"family":"Gooding","given":"Holly C."},{"family":"Walls","given":"Courtney E."},{"family":"Richmond","given":"Tracy K."}],"issued":{"date-parts":[["2012"]]}}},{"id":1420,"uris":["http://zotero.org/users/5917738/items/CHAMYXMF"],"uri":["http://zotero.org/users/5917738/items/CHAMYXMF"],"itemData":{"id":1420,"type":"article-journal","abstract":"The majority of the food insecurity-obesity research has indicated a positive association among women, especially minority women. Less research has been conducted on men, and the findings are inconsistent. The aim was to assess whether gender and race/ethnic disparities exists between the food insecurity and overweight/obesity relationship among adults ages 18–59. We used the cross-sectional 2011 and 2012 National Health Interview Survey data (N = 19,990). Three or more affirmative responses on the 10-item USDA Food Security Scale indicated food insecure experiences. Self-reported height and weight were used to calculate body mass index according to the Centers for Disease Control and Prevention. Multivariate logistic regression models were stratified by gender and race/ethnicity to estimate the association between food insecurity and overweight/obesity controlling for several demographic characteristics. Adults on average were 36 years of age (51% female; 56% white, 27% Hispanic, and 17% black), 27% were food insecure, and 65% were overweight/obese. Food insecurity was most prevalent among blacks and Hispanics, regardless of gender. A greater percentage of food insecure women were overweight/obese compared to food secure women among all race/ethnicity groups; while similar proportions of white, black, and Hispanic men were overweight/obese irrespective of their food security status. In covariate-adjusted models, food insecurity was associated with a 41% and 29% higher odds of being overweight/obese among white and Hispanic women, respectively. Food insecurity was not related to overweight/obesity among black women nor among white, black, and Hispanic men. The complex relationship between food insecurity and obesity suggests a need to investigate potential behavioral and physiological mechanisms, and moderators of this relationship.","container-title":"Appetite","DOI":"10.1016/j.appet.2017.07.010","ISSN":"0195-6663","journalAbbreviation":"Appetite","language":"en","page":"373-378","source":"ScienceDirect","title":"Food insecurity and adult overweight/obesity: Gender and race/ethnic disparities","title-short":"Food insecurity and adult overweight/obesity","volume":"117","author":[{"family":"Hernandez","given":"Daphne C."},{"family":"Reesor","given":"Layton M."},{"family":"Murillo","given":"Rosenda"}],"issued":{"date-parts":[["2017",10,1]]}}},{"id":1411,"uris":["http://zotero.org/users/5917738/items/9HY8YF8J"],"uri":["http://zotero.org/users/5917738/items/9HY8YF8J"],"itemData":{"id":1411,"type":"article-journal","abstract":"This paper investigates one explanation for the consistent observation of a strong, negative correlation in the United States between income and obesity among women, but not men. We argue that a key factor is the gendered expectation that mothers are responsible for feeding their children. When income is limited and households face food shortages, we predict that an enactment of these gendered norms places mothers at greater risk for obesity relative to child-free women and all men. We adopt an indirect approach to study these complex dynamics using data on men and women of childrearing age and who are household heads or partners in the 1999–2003 waves of the Panel Study of Income Dynamics (PSID). We find support for our prediction: Food insecure mothers are more likely than child-free men and women and food insecure fathers to be overweight or obese and to gain more weight over four years. The risks are greater for single mothers relative to mothers in married or cohabiting relationships. Supplemental models demonstrate that this pattern cannot be attributed to post-pregnancy biological changes that predispose mothers to weight gain or an evolutionary bias toward biological children. Further, results are unchanged with the inclusion of physical activity, smoking, drinking, receipt of food stamps, or Women, Infants and Children (WIC) nutritional program participation. Obesity, thus, offers a physical expression of the vulnerabilities that arise from the intersection of gendered childcare expectations and poverty.","collection-title":"Gender and health: Relational, intersectional, and biosocial approaches","container-title":"Social Science &amp; Medicine","DOI":"10.1016/j.socscimed.2011.11.013","ISSN":"0277-9536","issue":"11","journalAbbreviation":"Social Science &amp; Medicine","language":"en","page":"1754-1764","source":"ScienceDirect","title":"Feeding her children, but risking her health: The intersection of gender, household food insecurity and obesity","title-short":"Feeding her children, but risking her health","volume":"74","author":[{"family":"Martin","given":"Molly A."},{"family":"Lippert","given":"Adam M."}],"issued":{"date-parts":[["2012",6,1]]}}}],"schema":"https://github.com/citation-style-language/schema/raw/master/csl-citation.json"} </w:instrText>
      </w:r>
      <w:r w:rsidR="004A104F">
        <w:rPr>
          <w:rFonts w:ascii="Times New Roman" w:hAnsi="Times New Roman" w:cs="Times New Roman"/>
          <w:sz w:val="24"/>
          <w:szCs w:val="24"/>
        </w:rPr>
        <w:fldChar w:fldCharType="separate"/>
      </w:r>
      <w:r w:rsidR="00974052" w:rsidRPr="00974052">
        <w:rPr>
          <w:rFonts w:ascii="Times New Roman" w:hAnsi="Times New Roman" w:cs="Times New Roman"/>
          <w:sz w:val="24"/>
        </w:rPr>
        <w:t>(Franklin et al., 2012; Gooding, Walls, &amp; Richmond, 2012; Hernandez, Reesor, &amp; Murillo, 2017; Martin &amp; Lippert, 2012)</w:t>
      </w:r>
      <w:r w:rsidR="004A104F">
        <w:rPr>
          <w:rFonts w:ascii="Times New Roman" w:hAnsi="Times New Roman" w:cs="Times New Roman"/>
          <w:sz w:val="24"/>
          <w:szCs w:val="24"/>
        </w:rPr>
        <w:fldChar w:fldCharType="end"/>
      </w:r>
      <w:r w:rsidR="00713E46">
        <w:rPr>
          <w:rFonts w:ascii="Times New Roman" w:hAnsi="Times New Roman" w:cs="Times New Roman"/>
          <w:sz w:val="24"/>
          <w:szCs w:val="24"/>
        </w:rPr>
        <w:t>.</w:t>
      </w:r>
    </w:p>
    <w:p w14:paraId="48692233" w14:textId="316C1529" w:rsidR="006708D0" w:rsidRDefault="00A34616" w:rsidP="00765559">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7343F">
        <w:rPr>
          <w:rFonts w:ascii="Times New Roman" w:hAnsi="Times New Roman" w:cs="Times New Roman"/>
          <w:sz w:val="24"/>
          <w:szCs w:val="24"/>
        </w:rPr>
        <w:t xml:space="preserve"> growing body of literature suggests that food insecurity</w:t>
      </w:r>
      <w:r w:rsidR="00BC21A2">
        <w:rPr>
          <w:rFonts w:ascii="Times New Roman" w:hAnsi="Times New Roman" w:cs="Times New Roman"/>
          <w:sz w:val="24"/>
          <w:szCs w:val="24"/>
        </w:rPr>
        <w:t xml:space="preserve"> may</w:t>
      </w:r>
      <w:r>
        <w:rPr>
          <w:rFonts w:ascii="Times New Roman" w:hAnsi="Times New Roman" w:cs="Times New Roman"/>
          <w:sz w:val="24"/>
          <w:szCs w:val="24"/>
        </w:rPr>
        <w:t xml:space="preserve"> also</w:t>
      </w:r>
      <w:r w:rsidR="00492E13">
        <w:rPr>
          <w:rFonts w:ascii="Times New Roman" w:hAnsi="Times New Roman" w:cs="Times New Roman"/>
          <w:sz w:val="24"/>
          <w:szCs w:val="24"/>
        </w:rPr>
        <w:t xml:space="preserve"> be associated with </w:t>
      </w:r>
      <w:r w:rsidR="00373CFB">
        <w:rPr>
          <w:rFonts w:ascii="Times New Roman" w:hAnsi="Times New Roman" w:cs="Times New Roman"/>
          <w:sz w:val="24"/>
          <w:szCs w:val="24"/>
        </w:rPr>
        <w:t>eating disorders</w:t>
      </w:r>
      <w:r w:rsidR="009C5D08">
        <w:rPr>
          <w:rFonts w:ascii="Times New Roman" w:hAnsi="Times New Roman" w:cs="Times New Roman"/>
          <w:sz w:val="24"/>
          <w:szCs w:val="24"/>
        </w:rPr>
        <w:t xml:space="preserve"> (EDs)</w:t>
      </w:r>
      <w:r w:rsidR="00373CFB">
        <w:rPr>
          <w:rFonts w:ascii="Times New Roman" w:hAnsi="Times New Roman" w:cs="Times New Roman"/>
          <w:sz w:val="24"/>
          <w:szCs w:val="24"/>
        </w:rPr>
        <w:t xml:space="preserve"> </w:t>
      </w:r>
      <w:r w:rsidR="00504014">
        <w:rPr>
          <w:rFonts w:ascii="Times New Roman" w:hAnsi="Times New Roman" w:cs="Times New Roman"/>
          <w:sz w:val="24"/>
          <w:szCs w:val="24"/>
        </w:rPr>
        <w:t>such as bulimia nervosa (BN)</w:t>
      </w:r>
      <w:r w:rsidR="00031EAB">
        <w:rPr>
          <w:rFonts w:ascii="Times New Roman" w:hAnsi="Times New Roman" w:cs="Times New Roman"/>
          <w:sz w:val="24"/>
          <w:szCs w:val="24"/>
        </w:rPr>
        <w:t xml:space="preserve"> and </w:t>
      </w:r>
      <w:r w:rsidR="00504014">
        <w:rPr>
          <w:rFonts w:ascii="Times New Roman" w:hAnsi="Times New Roman" w:cs="Times New Roman"/>
          <w:sz w:val="24"/>
          <w:szCs w:val="24"/>
        </w:rPr>
        <w:t>binge eating disorder (BED)</w:t>
      </w:r>
      <w:r w:rsidR="00373CFB">
        <w:rPr>
          <w:rFonts w:ascii="Times New Roman" w:hAnsi="Times New Roman" w:cs="Times New Roman"/>
          <w:sz w:val="24"/>
          <w:szCs w:val="24"/>
        </w:rPr>
        <w:t>.</w:t>
      </w:r>
      <w:r w:rsidR="00A17A05">
        <w:rPr>
          <w:rFonts w:ascii="Times New Roman" w:hAnsi="Times New Roman" w:cs="Times New Roman"/>
          <w:sz w:val="24"/>
          <w:szCs w:val="24"/>
        </w:rPr>
        <w:t xml:space="preserve"> </w:t>
      </w:r>
      <w:r w:rsidR="009C5D08">
        <w:rPr>
          <w:rFonts w:ascii="Times New Roman" w:hAnsi="Times New Roman" w:cs="Times New Roman"/>
          <w:sz w:val="24"/>
          <w:szCs w:val="24"/>
        </w:rPr>
        <w:t xml:space="preserve">Whereas the </w:t>
      </w:r>
      <w:r w:rsidR="00FA191B">
        <w:rPr>
          <w:rFonts w:ascii="Times New Roman" w:hAnsi="Times New Roman" w:cs="Times New Roman"/>
          <w:sz w:val="24"/>
          <w:szCs w:val="24"/>
        </w:rPr>
        <w:t xml:space="preserve">lifetime </w:t>
      </w:r>
      <w:r w:rsidR="009C5D08">
        <w:rPr>
          <w:rFonts w:ascii="Times New Roman" w:hAnsi="Times New Roman" w:cs="Times New Roman"/>
          <w:sz w:val="24"/>
          <w:szCs w:val="24"/>
        </w:rPr>
        <w:t>prevalence</w:t>
      </w:r>
      <w:r w:rsidR="00EC0540">
        <w:rPr>
          <w:rFonts w:ascii="Times New Roman" w:hAnsi="Times New Roman" w:cs="Times New Roman"/>
          <w:sz w:val="24"/>
          <w:szCs w:val="24"/>
        </w:rPr>
        <w:t>s</w:t>
      </w:r>
      <w:r w:rsidR="009C5D08">
        <w:rPr>
          <w:rFonts w:ascii="Times New Roman" w:hAnsi="Times New Roman" w:cs="Times New Roman"/>
          <w:sz w:val="24"/>
          <w:szCs w:val="24"/>
        </w:rPr>
        <w:t xml:space="preserve"> of </w:t>
      </w:r>
      <w:r w:rsidR="00EC0540">
        <w:rPr>
          <w:rFonts w:ascii="Times New Roman" w:hAnsi="Times New Roman" w:cs="Times New Roman"/>
          <w:sz w:val="24"/>
          <w:szCs w:val="24"/>
        </w:rPr>
        <w:t>BN and BED</w:t>
      </w:r>
      <w:r w:rsidR="009C5D08">
        <w:rPr>
          <w:rFonts w:ascii="Times New Roman" w:hAnsi="Times New Roman" w:cs="Times New Roman"/>
          <w:sz w:val="24"/>
          <w:szCs w:val="24"/>
        </w:rPr>
        <w:t xml:space="preserve"> in the general U.S. population </w:t>
      </w:r>
      <w:r w:rsidR="004E27E3">
        <w:rPr>
          <w:rFonts w:ascii="Times New Roman" w:hAnsi="Times New Roman" w:cs="Times New Roman"/>
          <w:sz w:val="24"/>
          <w:szCs w:val="24"/>
        </w:rPr>
        <w:t xml:space="preserve">are </w:t>
      </w:r>
      <w:r w:rsidR="007B618D">
        <w:rPr>
          <w:rFonts w:ascii="Times New Roman" w:hAnsi="Times New Roman" w:cs="Times New Roman"/>
          <w:sz w:val="24"/>
          <w:szCs w:val="24"/>
        </w:rPr>
        <w:t>estimated to be</w:t>
      </w:r>
      <w:r w:rsidR="00FA191B">
        <w:rPr>
          <w:rFonts w:ascii="Times New Roman" w:hAnsi="Times New Roman" w:cs="Times New Roman"/>
          <w:sz w:val="24"/>
          <w:szCs w:val="24"/>
        </w:rPr>
        <w:t xml:space="preserve"> </w:t>
      </w:r>
      <w:r w:rsidR="0061211C">
        <w:rPr>
          <w:rFonts w:ascii="Times New Roman" w:hAnsi="Times New Roman" w:cs="Times New Roman"/>
          <w:sz w:val="24"/>
          <w:szCs w:val="24"/>
        </w:rPr>
        <w:lastRenderedPageBreak/>
        <w:t xml:space="preserve">approximately </w:t>
      </w:r>
      <w:r w:rsidR="008B13DF">
        <w:rPr>
          <w:rFonts w:ascii="Times New Roman" w:hAnsi="Times New Roman" w:cs="Times New Roman"/>
          <w:sz w:val="24"/>
          <w:szCs w:val="24"/>
        </w:rPr>
        <w:t>1% and 3%, respectively</w:t>
      </w:r>
      <w:r w:rsidR="00FB6C4C">
        <w:rPr>
          <w:rFonts w:ascii="Times New Roman" w:hAnsi="Times New Roman" w:cs="Times New Roman"/>
          <w:sz w:val="24"/>
          <w:szCs w:val="24"/>
        </w:rPr>
        <w:t xml:space="preserve"> </w:t>
      </w:r>
      <w:r w:rsidR="00DF537F">
        <w:rPr>
          <w:rFonts w:ascii="Times New Roman" w:hAnsi="Times New Roman" w:cs="Times New Roman"/>
          <w:sz w:val="24"/>
          <w:szCs w:val="24"/>
        </w:rPr>
        <w:fldChar w:fldCharType="begin"/>
      </w:r>
      <w:r w:rsidR="009B661B">
        <w:rPr>
          <w:rFonts w:ascii="Times New Roman" w:hAnsi="Times New Roman" w:cs="Times New Roman"/>
          <w:sz w:val="24"/>
          <w:szCs w:val="24"/>
        </w:rPr>
        <w:instrText xml:space="preserve"> ADDIN ZOTERO_ITEM CSL_CITATION {"citationID":"Iv2emjZb","properties":{"formattedCitation":"(Hudson, Hiripi, Pope, &amp; Kessler, 2007)","plainCitation":"(Hudson, Hiripi, Pope, &amp; Kessler, 2007)","noteIndex":0},"citationItems":[{"id":19,"uris":["http://zotero.org/users/5917738/items/N89XSN49"],"uri":["http://zotero.org/users/5917738/items/N89XSN49"],"itemData":{"id":19,"type":"article-journal","abstract":"BACKGROUND: Little population-based data exist on the prevalence or correlates of eating disorders.\nMETHODS: Prevalence and correlates of eating disorders from the National Comorbidity Replication, a nationally representative face-to-face household survey (n = 9282), conducted in 2001-2003, were assessed using the WHO Composite International Diagnostic Interview.\nRESULTS: Lifetime prevalence estimates of DSM-IV anorexia nervosa, bulimia nervosa, and binge eating disorder are .9%, 1.5%, and 3.5% among women, and .3% .5%, and 2.0% among men. Survival analysis based on retrospective age-of-onset reports suggests that risk of bulimia nervosa and binge eating disorder increased with successive birth cohorts. All 3 disorders are significantly comorbid with many other DSM-IV disorders. Lifetime anorexia nervosa is significantly associated with low current weight (body-mass index &lt;18.5), whereas lifetime binge eating disorder is associated with current severe obesity (body-mass index &gt; or =40). Although most respondents with 12-month bulimia nervosa and binge eating disorder report some role impairment (data unavailable for anorexia nervosa since no respondents met criteria for 12-month prevalence), only a minority of cases ever sought treatment.\nCONCLUSIONS: Eating disorders, although relatively uncommon, represent a public health concern because they are frequently associated with other psychopathology and role impairment, and are frequently under-treated.","container-title":"Biological Psychiatry","DOI":"10.1016/j.biopsych.2006.03.040","ISSN":"0006-3223","issue":"3","journalAbbreviation":"Biol. Psychiatry","language":"eng","note":"PMID: 16815322\nPMCID: PMC1892232","page":"348-358","source":"PubMed","title":"The prevalence and correlates of eating disorders in the National Comorbidity Survey Replication","volume":"61","author":[{"family":"Hudson","given":"James I."},{"family":"Hiripi","given":"Eva"},{"family":"Pope","given":"Harrison G."},{"family":"Kessler","given":"Ronald C."}],"issued":{"date-parts":[["2007",2,1]]}}}],"schema":"https://github.com/citation-style-language/schema/raw/master/csl-citation.json"} </w:instrText>
      </w:r>
      <w:r w:rsidR="00DF537F">
        <w:rPr>
          <w:rFonts w:ascii="Times New Roman" w:hAnsi="Times New Roman" w:cs="Times New Roman"/>
          <w:sz w:val="24"/>
          <w:szCs w:val="24"/>
        </w:rPr>
        <w:fldChar w:fldCharType="separate"/>
      </w:r>
      <w:r w:rsidR="009B661B" w:rsidRPr="009B661B">
        <w:rPr>
          <w:rFonts w:ascii="Times New Roman" w:hAnsi="Times New Roman" w:cs="Times New Roman"/>
          <w:sz w:val="24"/>
        </w:rPr>
        <w:t>(Hudson, Hiripi, Pope, &amp; Kessler, 2007)</w:t>
      </w:r>
      <w:r w:rsidR="00DF537F">
        <w:rPr>
          <w:rFonts w:ascii="Times New Roman" w:hAnsi="Times New Roman" w:cs="Times New Roman"/>
          <w:sz w:val="24"/>
          <w:szCs w:val="24"/>
        </w:rPr>
        <w:fldChar w:fldCharType="end"/>
      </w:r>
      <w:r w:rsidR="00017840">
        <w:rPr>
          <w:rFonts w:ascii="Times New Roman" w:hAnsi="Times New Roman" w:cs="Times New Roman"/>
          <w:sz w:val="24"/>
          <w:szCs w:val="24"/>
        </w:rPr>
        <w:t xml:space="preserve">, </w:t>
      </w:r>
      <w:r w:rsidR="00A12BD5">
        <w:rPr>
          <w:rFonts w:ascii="Times New Roman" w:hAnsi="Times New Roman" w:cs="Times New Roman"/>
          <w:sz w:val="24"/>
          <w:szCs w:val="24"/>
        </w:rPr>
        <w:t xml:space="preserve">internet </w:t>
      </w:r>
      <w:r w:rsidR="003C5F02">
        <w:rPr>
          <w:rFonts w:ascii="Times New Roman" w:hAnsi="Times New Roman" w:cs="Times New Roman"/>
          <w:sz w:val="24"/>
          <w:szCs w:val="24"/>
        </w:rPr>
        <w:t xml:space="preserve">and </w:t>
      </w:r>
      <w:r w:rsidR="00A12BD5">
        <w:rPr>
          <w:rFonts w:ascii="Times New Roman" w:hAnsi="Times New Roman" w:cs="Times New Roman"/>
          <w:sz w:val="24"/>
          <w:szCs w:val="24"/>
        </w:rPr>
        <w:t xml:space="preserve">community-based samples </w:t>
      </w:r>
      <w:r w:rsidR="003C5F02">
        <w:rPr>
          <w:rFonts w:ascii="Times New Roman" w:hAnsi="Times New Roman" w:cs="Times New Roman"/>
          <w:sz w:val="24"/>
          <w:szCs w:val="24"/>
        </w:rPr>
        <w:t xml:space="preserve">drawn from food-insecure populations </w:t>
      </w:r>
      <w:r w:rsidR="00A12BD5">
        <w:rPr>
          <w:rFonts w:ascii="Times New Roman" w:hAnsi="Times New Roman" w:cs="Times New Roman"/>
          <w:sz w:val="24"/>
          <w:szCs w:val="24"/>
        </w:rPr>
        <w:t>h</w:t>
      </w:r>
      <w:r w:rsidR="009A2546">
        <w:rPr>
          <w:rFonts w:ascii="Times New Roman" w:hAnsi="Times New Roman" w:cs="Times New Roman"/>
          <w:sz w:val="24"/>
          <w:szCs w:val="24"/>
        </w:rPr>
        <w:t>ave found prevalences of clinically significant ED</w:t>
      </w:r>
      <w:r w:rsidR="005425DB">
        <w:rPr>
          <w:rFonts w:ascii="Times New Roman" w:hAnsi="Times New Roman" w:cs="Times New Roman"/>
          <w:sz w:val="24"/>
          <w:szCs w:val="24"/>
        </w:rPr>
        <w:t>s</w:t>
      </w:r>
      <w:r w:rsidR="00A12BD5">
        <w:rPr>
          <w:rFonts w:ascii="Times New Roman" w:hAnsi="Times New Roman" w:cs="Times New Roman"/>
          <w:sz w:val="24"/>
          <w:szCs w:val="24"/>
        </w:rPr>
        <w:t xml:space="preserve"> </w:t>
      </w:r>
      <w:r w:rsidR="003C5F02">
        <w:rPr>
          <w:rFonts w:ascii="Times New Roman" w:hAnsi="Times New Roman" w:cs="Times New Roman"/>
          <w:sz w:val="24"/>
          <w:szCs w:val="24"/>
        </w:rPr>
        <w:t>ranging from</w:t>
      </w:r>
      <w:r w:rsidR="009A2546">
        <w:rPr>
          <w:rFonts w:ascii="Times New Roman" w:hAnsi="Times New Roman" w:cs="Times New Roman"/>
          <w:sz w:val="24"/>
          <w:szCs w:val="24"/>
        </w:rPr>
        <w:t xml:space="preserve"> 6 – 17</w:t>
      </w:r>
      <w:r w:rsidR="003C5F02">
        <w:rPr>
          <w:rFonts w:ascii="Times New Roman" w:hAnsi="Times New Roman" w:cs="Times New Roman"/>
          <w:sz w:val="24"/>
          <w:szCs w:val="24"/>
        </w:rPr>
        <w:t xml:space="preserve">% </w:t>
      </w:r>
      <w:r w:rsidR="003C6FC0">
        <w:rPr>
          <w:rFonts w:ascii="Times New Roman" w:hAnsi="Times New Roman" w:cs="Times New Roman"/>
          <w:sz w:val="24"/>
          <w:szCs w:val="24"/>
        </w:rPr>
        <w:fldChar w:fldCharType="begin"/>
      </w:r>
      <w:r w:rsidR="00AA5E44">
        <w:rPr>
          <w:rFonts w:ascii="Times New Roman" w:hAnsi="Times New Roman" w:cs="Times New Roman"/>
          <w:sz w:val="24"/>
          <w:szCs w:val="24"/>
        </w:rPr>
        <w:instrText xml:space="preserve"> ADDIN ZOTERO_ITEM CSL_CITATION {"citationID":"UYXNO7AW","properties":{"formattedCitation":"(Becker, Middlemass, Gomez, &amp; Martinez-Abrego, 2019; Becker, Middlemass, Taylor, Johnson, &amp; Gomez, 2017; Lydecker &amp; Grilo, 2019; Rasmusson, Lydecker, Coffino, White, &amp; Grilo, 2019)","plainCitation":"(Becker, Middlemass, Gomez, &amp; Martinez-Abrego, 2019; Becker, Middlemass, Taylor, Johnson, &amp; Gomez, 2017; Lydecker &amp; Grilo, 2019; Rasmusson, Lydecker, Coffino, White,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3C6FC0">
        <w:rPr>
          <w:rFonts w:ascii="Times New Roman" w:hAnsi="Times New Roman" w:cs="Times New Roman"/>
          <w:sz w:val="24"/>
          <w:szCs w:val="24"/>
        </w:rPr>
        <w:fldChar w:fldCharType="separate"/>
      </w:r>
      <w:r w:rsidR="00AA5E44" w:rsidRPr="00AA5E44">
        <w:rPr>
          <w:rFonts w:ascii="Times New Roman" w:hAnsi="Times New Roman" w:cs="Times New Roman"/>
          <w:sz w:val="24"/>
        </w:rPr>
        <w:t>(Becker, Middlemass, Gomez, &amp; Martinez-Abrego, 2019; Becker, Middlemass, Taylor, Johnson, &amp; Gomez, 2017; Lydecker &amp; Grilo, 2019; Rasmusson, Lydecker, Coffino, White, &amp; Grilo, 2019)</w:t>
      </w:r>
      <w:r w:rsidR="003C6FC0">
        <w:rPr>
          <w:rFonts w:ascii="Times New Roman" w:hAnsi="Times New Roman" w:cs="Times New Roman"/>
          <w:sz w:val="24"/>
          <w:szCs w:val="24"/>
        </w:rPr>
        <w:fldChar w:fldCharType="end"/>
      </w:r>
      <w:r w:rsidR="00C76DB0">
        <w:rPr>
          <w:rFonts w:ascii="Times New Roman" w:hAnsi="Times New Roman" w:cs="Times New Roman"/>
          <w:sz w:val="24"/>
          <w:szCs w:val="24"/>
        </w:rPr>
        <w:t xml:space="preserve">. </w:t>
      </w:r>
      <w:r w:rsidR="00C9321A">
        <w:rPr>
          <w:rFonts w:ascii="Times New Roman" w:hAnsi="Times New Roman" w:cs="Times New Roman"/>
          <w:sz w:val="24"/>
          <w:szCs w:val="24"/>
        </w:rPr>
        <w:t>A limitation of</w:t>
      </w:r>
      <w:r w:rsidR="006708D0">
        <w:rPr>
          <w:rFonts w:ascii="Times New Roman" w:hAnsi="Times New Roman" w:cs="Times New Roman"/>
          <w:sz w:val="24"/>
          <w:szCs w:val="24"/>
        </w:rPr>
        <w:t xml:space="preserve"> previous research on food insecurity and disordered eating</w:t>
      </w:r>
      <w:r w:rsidR="00C9321A">
        <w:rPr>
          <w:rFonts w:ascii="Times New Roman" w:hAnsi="Times New Roman" w:cs="Times New Roman"/>
          <w:sz w:val="24"/>
          <w:szCs w:val="24"/>
        </w:rPr>
        <w:t>, however, is that studies have</w:t>
      </w:r>
      <w:r w:rsidR="006708D0">
        <w:rPr>
          <w:rFonts w:ascii="Times New Roman" w:hAnsi="Times New Roman" w:cs="Times New Roman"/>
          <w:sz w:val="24"/>
          <w:szCs w:val="24"/>
        </w:rPr>
        <w:t xml:space="preserve"> largely been drawn from non-representative convenience samples, </w:t>
      </w:r>
      <w:r w:rsidR="00C9321A">
        <w:rPr>
          <w:rFonts w:ascii="Times New Roman" w:hAnsi="Times New Roman" w:cs="Times New Roman"/>
          <w:sz w:val="24"/>
          <w:szCs w:val="24"/>
        </w:rPr>
        <w:t xml:space="preserve">so </w:t>
      </w:r>
      <w:r w:rsidR="006708D0">
        <w:rPr>
          <w:rFonts w:ascii="Times New Roman" w:hAnsi="Times New Roman" w:cs="Times New Roman"/>
          <w:sz w:val="24"/>
          <w:szCs w:val="24"/>
        </w:rPr>
        <w:t>it is unknown whether results are generalizable to the U.S. population.</w:t>
      </w:r>
    </w:p>
    <w:p w14:paraId="721B7FE6" w14:textId="2FC7563B" w:rsidR="00E1322A" w:rsidRPr="00E1322A" w:rsidRDefault="00C9321A" w:rsidP="00754FF9">
      <w:pPr>
        <w:spacing w:line="480" w:lineRule="auto"/>
        <w:ind w:firstLine="720"/>
        <w:rPr>
          <w:rFonts w:ascii="Times New Roman" w:hAnsi="Times New Roman" w:cs="Times New Roman"/>
          <w:sz w:val="24"/>
          <w:szCs w:val="24"/>
        </w:rPr>
      </w:pPr>
      <w:r>
        <w:rPr>
          <w:rFonts w:ascii="Times New Roman" w:hAnsi="Times New Roman" w:cs="Times New Roman"/>
          <w:sz w:val="24"/>
          <w:szCs w:val="24"/>
        </w:rPr>
        <w:t>Further, t</w:t>
      </w:r>
      <w:r w:rsidR="004A0408">
        <w:rPr>
          <w:rFonts w:ascii="Times New Roman" w:hAnsi="Times New Roman" w:cs="Times New Roman"/>
          <w:sz w:val="24"/>
          <w:szCs w:val="24"/>
        </w:rPr>
        <w:t>he mechanism underlying the association between food insecurity and EDs</w:t>
      </w:r>
      <w:r w:rsidR="00C41B9C">
        <w:rPr>
          <w:rFonts w:ascii="Times New Roman" w:hAnsi="Times New Roman" w:cs="Times New Roman"/>
          <w:sz w:val="24"/>
          <w:szCs w:val="24"/>
        </w:rPr>
        <w:t xml:space="preserve"> is not well understood,</w:t>
      </w:r>
      <w:r w:rsidR="00C5618E">
        <w:rPr>
          <w:rFonts w:ascii="Times New Roman" w:hAnsi="Times New Roman" w:cs="Times New Roman"/>
          <w:sz w:val="24"/>
          <w:szCs w:val="24"/>
        </w:rPr>
        <w:t xml:space="preserve"> although several hypotheses including</w:t>
      </w:r>
      <w:r w:rsidR="00C74DA9">
        <w:rPr>
          <w:rFonts w:ascii="Times New Roman" w:hAnsi="Times New Roman" w:cs="Times New Roman"/>
          <w:sz w:val="24"/>
          <w:szCs w:val="24"/>
        </w:rPr>
        <w:t xml:space="preserve"> </w:t>
      </w:r>
      <w:r w:rsidR="001B4C48">
        <w:rPr>
          <w:rFonts w:ascii="Times New Roman" w:hAnsi="Times New Roman" w:cs="Times New Roman"/>
          <w:sz w:val="24"/>
          <w:szCs w:val="24"/>
        </w:rPr>
        <w:t xml:space="preserve">residual </w:t>
      </w:r>
      <w:r w:rsidR="001F2A65">
        <w:rPr>
          <w:rFonts w:ascii="Times New Roman" w:hAnsi="Times New Roman" w:cs="Times New Roman"/>
          <w:sz w:val="24"/>
          <w:szCs w:val="24"/>
        </w:rPr>
        <w:t xml:space="preserve">confounding by </w:t>
      </w:r>
      <w:r w:rsidR="00E84F24">
        <w:rPr>
          <w:rFonts w:ascii="Times New Roman" w:hAnsi="Times New Roman" w:cs="Times New Roman"/>
          <w:sz w:val="24"/>
          <w:szCs w:val="24"/>
        </w:rPr>
        <w:t xml:space="preserve">traumatic event exposure and associated </w:t>
      </w:r>
      <w:r w:rsidR="001F2A65">
        <w:rPr>
          <w:rFonts w:ascii="Times New Roman" w:hAnsi="Times New Roman" w:cs="Times New Roman"/>
          <w:sz w:val="24"/>
          <w:szCs w:val="24"/>
        </w:rPr>
        <w:t>comorbid psychopathology</w:t>
      </w:r>
      <w:r w:rsidR="003964A6">
        <w:rPr>
          <w:rFonts w:ascii="Times New Roman" w:hAnsi="Times New Roman" w:cs="Times New Roman"/>
          <w:sz w:val="24"/>
          <w:szCs w:val="24"/>
        </w:rPr>
        <w:t xml:space="preserve"> (e.g. depression)</w:t>
      </w:r>
      <w:r w:rsidR="00ED4531">
        <w:rPr>
          <w:rFonts w:ascii="Times New Roman" w:hAnsi="Times New Roman" w:cs="Times New Roman"/>
          <w:sz w:val="24"/>
          <w:szCs w:val="24"/>
        </w:rPr>
        <w:t xml:space="preserve"> </w:t>
      </w:r>
      <w:r w:rsidR="00082184">
        <w:rPr>
          <w:rFonts w:ascii="Times New Roman" w:hAnsi="Times New Roman" w:cs="Times New Roman"/>
          <w:sz w:val="24"/>
          <w:szCs w:val="24"/>
        </w:rPr>
        <w:fldChar w:fldCharType="begin"/>
      </w:r>
      <w:r w:rsidR="00230AFB">
        <w:rPr>
          <w:rFonts w:ascii="Times New Roman" w:hAnsi="Times New Roman" w:cs="Times New Roman"/>
          <w:sz w:val="24"/>
          <w:szCs w:val="24"/>
        </w:rPr>
        <w:instrText xml:space="preserve"> ADDIN ZOTERO_ITEM CSL_CITATION {"citationID":"w8wrWBFC","properties":{"formattedCitation":"(Becker et al., 2018; Leung, Epel, Willett, Rimm, &amp; Laraia, 2015)","plainCitation":"(Becker et al., 2018; Leung, Epel, Willett, Rimm, &amp; Laraia, 2015)","noteIndex":0},"citationItems":[{"id":1431,"uris":["http://zotero.org/users/5917738/items/Y89PDKT6"],"uri":["http://zotero.org/users/5917738/items/Y89PDKT6"],"itemData":{"id":1431,"type":"article-journal","abstract":"OBJECTIVE: The primary aim was to investigate the association between food insecurity (FI) and eating disorders, which are nutrition-based public health problems, with traumatic event exposure in a low-income marginalized population. The study also investigated the association between traumatic event exposure, anxiety and weight stigma.\nDESIGN: The study used self-report surveys in a cross-sectional design.\nSETTING: Food pantries affiliated with the local food bank in a major US city.\nSUBJECTS: Participants (n 503) consisted of clients presenting to food pantries. Participants were predominantly female (76·5 %), Latino/Hispanic (64·6 %) and low-income (59 % reported earning under $US 10 000 per year).\nRESULTS: Results indicated that 55·7 % of participants had directly experienced a traumatic event; this increased to 61·6 % when witnessing was included. Higher levels of FI were associated with greater traumatic event exposure. Increased exposure to traumatic events correlated with worsened overall eating disorder pathology (r=-0·239), weight stigma (r=-0·151) and anxiety (r=-0·210).\nCONCLUSIONS: The present study is the first to investigate the association of FI, eating disorders and trauma in a low-income marginalized population. Results indicate that exposure to traumatic events is common in this civilian population and that traumatic event exposure is associated with higher levels of FI and eating disorder pathology. Results indicate that further research is warranted given that traumatic event exposure, eating disorder pathology, weight stigma and anxiety may complicate effective delivery of public health interventions in those living with FI.","container-title":"Public Health Nutrition","DOI":"10.1017/S1368980018001738","ISSN":"1475-2727","issue":"16","journalAbbreviation":"Public Health Nutr","language":"eng","note":"PMID: 30107865","page":"3058-3066","source":"PubMed","title":"Traumatic event exposure associated with increased food insecurity and eating disorder pathology","volume":"21","author":[{"family":"Becker","given":"Carolyn Black"},{"family":"Middlemass","given":"Keesha"},{"family":"Johnson","given":"Clara"},{"family":"Taylor","given":"Brigitte"},{"family":"Gomez","given":"Francesca"},{"family":"Sutherland","given":"Autumn"}],"issued":{"date-parts":[["2018"]]}}},{"id":1433,"uris":["http://zotero.org/users/5917738/items/TVS5ISXU"],"uri":["http://zotero.org/users/5917738/items/TVS5ISXU"],"itemData":{"id":1433,"type":"article-journal","abstract":"Abstract.  Background: Food insecurity is associated with adverse mental health outcomes. Given that federal food assistance programs, such as the Supplemental","container-title":"The Journal of Nutrition","DOI":"10.3945/jn.114.199414","ISSN":"0022-3166","issue":"3","journalAbbreviation":"J Nutr","language":"en","page":"622-627","source":"academic-oup-com.libproxy.wustl.edu","title":"Household Food Insecurity Is Positively Associated with Depression among Low-Income Supplemental Nutrition Assistance Program Participants and Income-Eligible Nonparticipants","volume":"145","author":[{"family":"Leung","given":"Cindy W."},{"family":"Epel","given":"Elissa S."},{"family":"Willett","given":"Walter C."},{"family":"Rimm","given":"Eric B."},{"family":"Laraia","given":"Barbara A."}],"issued":{"date-parts":[["2015",3,1]]}}}],"schema":"https://github.com/citation-style-language/schema/raw/master/csl-citation.json"} </w:instrText>
      </w:r>
      <w:r w:rsidR="00082184">
        <w:rPr>
          <w:rFonts w:ascii="Times New Roman" w:hAnsi="Times New Roman" w:cs="Times New Roman"/>
          <w:sz w:val="24"/>
          <w:szCs w:val="24"/>
        </w:rPr>
        <w:fldChar w:fldCharType="separate"/>
      </w:r>
      <w:r w:rsidR="00230AFB" w:rsidRPr="00230AFB">
        <w:rPr>
          <w:rFonts w:ascii="Times New Roman" w:hAnsi="Times New Roman" w:cs="Times New Roman"/>
          <w:sz w:val="24"/>
        </w:rPr>
        <w:t>(Becker et al., 2018; Leung, Epel, Willett, Rimm, &amp; Laraia, 2015)</w:t>
      </w:r>
      <w:r w:rsidR="00082184">
        <w:rPr>
          <w:rFonts w:ascii="Times New Roman" w:hAnsi="Times New Roman" w:cs="Times New Roman"/>
          <w:sz w:val="24"/>
          <w:szCs w:val="24"/>
        </w:rPr>
        <w:fldChar w:fldCharType="end"/>
      </w:r>
      <w:r w:rsidR="002A7C4B">
        <w:rPr>
          <w:rFonts w:ascii="Times New Roman" w:hAnsi="Times New Roman" w:cs="Times New Roman"/>
          <w:sz w:val="24"/>
          <w:szCs w:val="24"/>
        </w:rPr>
        <w:t xml:space="preserve"> or </w:t>
      </w:r>
      <w:r w:rsidR="002A7C4B">
        <w:rPr>
          <w:rFonts w:ascii="Times New Roman" w:hAnsi="Times New Roman" w:cs="Times New Roman"/>
          <w:sz w:val="24"/>
          <w:szCs w:val="24"/>
        </w:rPr>
        <w:t>high levels of</w:t>
      </w:r>
      <w:r w:rsidR="00AF3F3D">
        <w:rPr>
          <w:rFonts w:ascii="Times New Roman" w:hAnsi="Times New Roman" w:cs="Times New Roman"/>
          <w:sz w:val="24"/>
          <w:szCs w:val="24"/>
        </w:rPr>
        <w:t xml:space="preserve"> weight stigma and poor body image</w:t>
      </w:r>
      <w:r w:rsidR="002A7C4B">
        <w:rPr>
          <w:rFonts w:ascii="Times New Roman" w:hAnsi="Times New Roman" w:cs="Times New Roman"/>
          <w:sz w:val="24"/>
          <w:szCs w:val="24"/>
        </w:rPr>
        <w:t xml:space="preserve"> among food insecure populations </w:t>
      </w:r>
      <w:r w:rsidR="002A7C4B">
        <w:rPr>
          <w:rFonts w:ascii="Times New Roman" w:hAnsi="Times New Roman" w:cs="Times New Roman"/>
          <w:sz w:val="24"/>
          <w:szCs w:val="24"/>
        </w:rPr>
        <w:fldChar w:fldCharType="begin"/>
      </w:r>
      <w:r w:rsidR="002A7C4B">
        <w:rPr>
          <w:rFonts w:ascii="Times New Roman" w:hAnsi="Times New Roman" w:cs="Times New Roman"/>
          <w:sz w:val="24"/>
          <w:szCs w:val="24"/>
        </w:rPr>
        <w:instrText xml:space="preserve"> ADDIN ZOTERO_ITEM CSL_CITATION {"citationID":"Ztxe4hE4","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2A7C4B">
        <w:rPr>
          <w:rFonts w:ascii="Times New Roman" w:hAnsi="Times New Roman" w:cs="Times New Roman"/>
          <w:sz w:val="24"/>
          <w:szCs w:val="24"/>
        </w:rPr>
        <w:fldChar w:fldCharType="separate"/>
      </w:r>
      <w:r w:rsidR="002A7C4B" w:rsidRPr="002122CA">
        <w:rPr>
          <w:rFonts w:ascii="Times New Roman" w:hAnsi="Times New Roman" w:cs="Times New Roman"/>
          <w:sz w:val="24"/>
        </w:rPr>
        <w:t>(Becker et al., 2017)</w:t>
      </w:r>
      <w:r w:rsidR="002A7C4B">
        <w:rPr>
          <w:rFonts w:ascii="Times New Roman" w:hAnsi="Times New Roman" w:cs="Times New Roman"/>
          <w:sz w:val="24"/>
          <w:szCs w:val="24"/>
        </w:rPr>
        <w:fldChar w:fldCharType="end"/>
      </w:r>
      <w:r w:rsidR="002A7C4B">
        <w:rPr>
          <w:rFonts w:ascii="Times New Roman" w:hAnsi="Times New Roman" w:cs="Times New Roman"/>
          <w:sz w:val="24"/>
          <w:szCs w:val="24"/>
        </w:rPr>
        <w:t xml:space="preserve"> have been suggested</w:t>
      </w:r>
      <w:r w:rsidR="0021204E">
        <w:rPr>
          <w:rFonts w:ascii="Times New Roman" w:hAnsi="Times New Roman" w:cs="Times New Roman"/>
          <w:sz w:val="24"/>
          <w:szCs w:val="24"/>
        </w:rPr>
        <w:t>.</w:t>
      </w:r>
      <w:r w:rsidR="003C76C0">
        <w:rPr>
          <w:rFonts w:ascii="Times New Roman" w:hAnsi="Times New Roman" w:cs="Times New Roman"/>
          <w:sz w:val="24"/>
          <w:szCs w:val="24"/>
        </w:rPr>
        <w:t xml:space="preserve"> </w:t>
      </w:r>
      <w:r w:rsidR="00AF3F3D">
        <w:rPr>
          <w:rFonts w:ascii="Times New Roman" w:hAnsi="Times New Roman" w:cs="Times New Roman"/>
          <w:sz w:val="24"/>
          <w:szCs w:val="24"/>
        </w:rPr>
        <w:t>One dimension of body image which may link food insecurity, disordered eating, and obesity is weight perception</w:t>
      </w:r>
      <w:r w:rsidR="00463C94">
        <w:rPr>
          <w:rFonts w:ascii="Times New Roman" w:hAnsi="Times New Roman" w:cs="Times New Roman"/>
          <w:sz w:val="24"/>
          <w:szCs w:val="24"/>
        </w:rPr>
        <w:t xml:space="preserve">. Though most studies </w:t>
      </w:r>
      <w:r w:rsidR="00031E36">
        <w:rPr>
          <w:rFonts w:ascii="Times New Roman" w:hAnsi="Times New Roman" w:cs="Times New Roman"/>
          <w:sz w:val="24"/>
          <w:szCs w:val="24"/>
        </w:rPr>
        <w:t xml:space="preserve">in obesity and nutrition literature </w:t>
      </w:r>
      <w:r w:rsidR="00463C94">
        <w:rPr>
          <w:rFonts w:ascii="Times New Roman" w:hAnsi="Times New Roman" w:cs="Times New Roman"/>
          <w:sz w:val="24"/>
          <w:szCs w:val="24"/>
        </w:rPr>
        <w:t xml:space="preserve">have </w:t>
      </w:r>
      <w:r w:rsidR="009C3EBE">
        <w:rPr>
          <w:rFonts w:ascii="Times New Roman" w:hAnsi="Times New Roman" w:cs="Times New Roman"/>
          <w:sz w:val="24"/>
          <w:szCs w:val="24"/>
        </w:rPr>
        <w:t>assessed the prevalence of</w:t>
      </w:r>
      <w:r w:rsidR="00463C94">
        <w:rPr>
          <w:rFonts w:ascii="Times New Roman" w:hAnsi="Times New Roman" w:cs="Times New Roman"/>
          <w:sz w:val="24"/>
          <w:szCs w:val="24"/>
        </w:rPr>
        <w:t xml:space="preserve"> weight under-</w:t>
      </w:r>
      <w:r w:rsidR="00031E36">
        <w:rPr>
          <w:rFonts w:ascii="Times New Roman" w:hAnsi="Times New Roman" w:cs="Times New Roman"/>
          <w:sz w:val="24"/>
          <w:szCs w:val="24"/>
        </w:rPr>
        <w:t>perception</w:t>
      </w:r>
      <w:r w:rsidR="001E55D0">
        <w:rPr>
          <w:rFonts w:ascii="Times New Roman" w:hAnsi="Times New Roman" w:cs="Times New Roman"/>
          <w:sz w:val="24"/>
          <w:szCs w:val="24"/>
        </w:rPr>
        <w:t xml:space="preserve"> (</w:t>
      </w:r>
      <w:r w:rsidR="00EB68B3">
        <w:rPr>
          <w:rFonts w:ascii="Times New Roman" w:hAnsi="Times New Roman" w:cs="Times New Roman"/>
          <w:sz w:val="24"/>
          <w:szCs w:val="24"/>
        </w:rPr>
        <w:t xml:space="preserve">an individual’s </w:t>
      </w:r>
      <w:r w:rsidR="001E55D0">
        <w:rPr>
          <w:rFonts w:ascii="Times New Roman" w:hAnsi="Times New Roman" w:cs="Times New Roman"/>
          <w:sz w:val="24"/>
          <w:szCs w:val="24"/>
        </w:rPr>
        <w:t xml:space="preserve">belief that </w:t>
      </w:r>
      <w:r w:rsidR="00010AE5">
        <w:rPr>
          <w:rFonts w:ascii="Times New Roman" w:hAnsi="Times New Roman" w:cs="Times New Roman"/>
          <w:sz w:val="24"/>
          <w:szCs w:val="24"/>
        </w:rPr>
        <w:t>they weigh less than they</w:t>
      </w:r>
      <w:r w:rsidR="001E55D0">
        <w:rPr>
          <w:rFonts w:ascii="Times New Roman" w:hAnsi="Times New Roman" w:cs="Times New Roman"/>
          <w:sz w:val="24"/>
          <w:szCs w:val="24"/>
        </w:rPr>
        <w:t xml:space="preserve"> actually do)</w:t>
      </w:r>
      <w:r w:rsidR="00031E36">
        <w:rPr>
          <w:rFonts w:ascii="Times New Roman" w:hAnsi="Times New Roman" w:cs="Times New Roman"/>
          <w:sz w:val="24"/>
          <w:szCs w:val="24"/>
        </w:rPr>
        <w:t>, weight over-perception is th</w:t>
      </w:r>
      <w:r w:rsidR="001E55D0">
        <w:rPr>
          <w:rFonts w:ascii="Times New Roman" w:hAnsi="Times New Roman" w:cs="Times New Roman"/>
          <w:sz w:val="24"/>
          <w:szCs w:val="24"/>
        </w:rPr>
        <w:t>e dominant focus of eating disorders literature.</w:t>
      </w:r>
      <w:r w:rsidR="009C3EBE">
        <w:rPr>
          <w:rFonts w:ascii="Times New Roman" w:hAnsi="Times New Roman" w:cs="Times New Roman"/>
          <w:sz w:val="24"/>
          <w:szCs w:val="24"/>
        </w:rPr>
        <w:t xml:space="preserve"> </w:t>
      </w:r>
      <w:r w:rsidR="009A2B48">
        <w:rPr>
          <w:rFonts w:ascii="Times New Roman" w:hAnsi="Times New Roman" w:cs="Times New Roman"/>
          <w:sz w:val="24"/>
          <w:szCs w:val="24"/>
        </w:rPr>
        <w:t xml:space="preserve">Weight </w:t>
      </w:r>
      <w:r w:rsidR="00EB68B3">
        <w:rPr>
          <w:rFonts w:ascii="Times New Roman" w:hAnsi="Times New Roman" w:cs="Times New Roman"/>
          <w:sz w:val="24"/>
          <w:szCs w:val="24"/>
        </w:rPr>
        <w:t xml:space="preserve">underperception has been associated with decreased weight loss attempts </w:t>
      </w:r>
      <w:r w:rsidR="00C47FBC">
        <w:rPr>
          <w:rFonts w:ascii="Times New Roman" w:hAnsi="Times New Roman" w:cs="Times New Roman"/>
          <w:sz w:val="24"/>
          <w:szCs w:val="24"/>
        </w:rPr>
        <w:t>and</w:t>
      </w:r>
      <w:r w:rsidR="00EB68B3">
        <w:rPr>
          <w:rFonts w:ascii="Times New Roman" w:hAnsi="Times New Roman" w:cs="Times New Roman"/>
          <w:sz w:val="24"/>
          <w:szCs w:val="24"/>
        </w:rPr>
        <w:t xml:space="preserve"> may be </w:t>
      </w:r>
      <w:r w:rsidR="00674B61">
        <w:rPr>
          <w:rFonts w:ascii="Times New Roman" w:hAnsi="Times New Roman" w:cs="Times New Roman"/>
          <w:sz w:val="24"/>
          <w:szCs w:val="24"/>
        </w:rPr>
        <w:t xml:space="preserve">protective against self-stigmatization and depression </w:t>
      </w:r>
      <w:r w:rsidR="00674B61" w:rsidRPr="001B073B">
        <w:rPr>
          <w:rFonts w:ascii="Times New Roman" w:hAnsi="Times New Roman" w:cs="Times New Roman"/>
          <w:sz w:val="24"/>
          <w:szCs w:val="24"/>
          <w:highlight w:val="yellow"/>
        </w:rPr>
        <w:t>(ref).</w:t>
      </w:r>
      <w:r w:rsidR="00674B61">
        <w:rPr>
          <w:rFonts w:ascii="Times New Roman" w:hAnsi="Times New Roman" w:cs="Times New Roman"/>
          <w:sz w:val="24"/>
          <w:szCs w:val="24"/>
        </w:rPr>
        <w:t xml:space="preserve"> Conversely, weight overperception is associated with increa</w:t>
      </w:r>
      <w:r w:rsidR="00BD5B46">
        <w:rPr>
          <w:rFonts w:ascii="Times New Roman" w:hAnsi="Times New Roman" w:cs="Times New Roman"/>
          <w:sz w:val="24"/>
          <w:szCs w:val="24"/>
        </w:rPr>
        <w:t>sed dieting, dissatisfaction,</w:t>
      </w:r>
      <w:r w:rsidR="00674B61">
        <w:rPr>
          <w:rFonts w:ascii="Times New Roman" w:hAnsi="Times New Roman" w:cs="Times New Roman"/>
          <w:sz w:val="24"/>
          <w:szCs w:val="24"/>
        </w:rPr>
        <w:t xml:space="preserve"> disordered eating behaviors such as binge eating</w:t>
      </w:r>
      <w:r w:rsidR="001B073B">
        <w:rPr>
          <w:rFonts w:ascii="Times New Roman" w:hAnsi="Times New Roman" w:cs="Times New Roman"/>
          <w:sz w:val="24"/>
          <w:szCs w:val="24"/>
        </w:rPr>
        <w:t xml:space="preserve"> and fasting </w:t>
      </w:r>
      <w:r w:rsidR="001B073B" w:rsidRPr="001B073B">
        <w:rPr>
          <w:rFonts w:ascii="Times New Roman" w:hAnsi="Times New Roman" w:cs="Times New Roman"/>
          <w:sz w:val="24"/>
          <w:szCs w:val="24"/>
          <w:highlight w:val="yellow"/>
        </w:rPr>
        <w:t>(ref)</w:t>
      </w:r>
      <w:r w:rsidR="008C17A5">
        <w:rPr>
          <w:rFonts w:ascii="Times New Roman" w:hAnsi="Times New Roman" w:cs="Times New Roman"/>
          <w:sz w:val="24"/>
          <w:szCs w:val="24"/>
        </w:rPr>
        <w:t xml:space="preserve">. </w:t>
      </w:r>
      <w:r w:rsidR="00C47FBC">
        <w:rPr>
          <w:rFonts w:ascii="Times New Roman" w:hAnsi="Times New Roman" w:cs="Times New Roman"/>
          <w:sz w:val="24"/>
          <w:szCs w:val="24"/>
        </w:rPr>
        <w:t>Individuals</w:t>
      </w:r>
      <w:r w:rsidR="00200C89">
        <w:rPr>
          <w:rFonts w:ascii="Times New Roman" w:hAnsi="Times New Roman" w:cs="Times New Roman"/>
          <w:sz w:val="24"/>
          <w:szCs w:val="24"/>
        </w:rPr>
        <w:t xml:space="preserve"> with food insecurity </w:t>
      </w:r>
      <w:r w:rsidR="00D6424C">
        <w:rPr>
          <w:rFonts w:ascii="Times New Roman" w:hAnsi="Times New Roman" w:cs="Times New Roman"/>
          <w:sz w:val="24"/>
          <w:szCs w:val="24"/>
        </w:rPr>
        <w:t>may experience</w:t>
      </w:r>
      <w:r w:rsidR="00200C89">
        <w:rPr>
          <w:rFonts w:ascii="Times New Roman" w:hAnsi="Times New Roman" w:cs="Times New Roman"/>
          <w:sz w:val="24"/>
          <w:szCs w:val="24"/>
        </w:rPr>
        <w:t xml:space="preserve"> conflicting messages about weight and eating behaviors, </w:t>
      </w:r>
      <w:r w:rsidR="00D6424C">
        <w:rPr>
          <w:rFonts w:ascii="Times New Roman" w:hAnsi="Times New Roman" w:cs="Times New Roman"/>
          <w:sz w:val="24"/>
          <w:szCs w:val="24"/>
        </w:rPr>
        <w:t xml:space="preserve">given cultural messages that weight gain is the responsibility of the individual and a personal moral failing </w:t>
      </w:r>
      <w:r w:rsidR="00D6424C" w:rsidRPr="00D6424C">
        <w:rPr>
          <w:rFonts w:ascii="Times New Roman" w:hAnsi="Times New Roman" w:cs="Times New Roman"/>
          <w:sz w:val="24"/>
          <w:szCs w:val="24"/>
          <w:highlight w:val="yellow"/>
        </w:rPr>
        <w:t>(ref</w:t>
      </w:r>
      <w:r w:rsidR="00D6424C">
        <w:rPr>
          <w:rFonts w:ascii="Times New Roman" w:hAnsi="Times New Roman" w:cs="Times New Roman"/>
          <w:sz w:val="24"/>
          <w:szCs w:val="24"/>
        </w:rPr>
        <w:t xml:space="preserve">) </w:t>
      </w:r>
      <w:r w:rsidR="00320999">
        <w:rPr>
          <w:rFonts w:ascii="Times New Roman" w:hAnsi="Times New Roman" w:cs="Times New Roman"/>
          <w:sz w:val="24"/>
          <w:szCs w:val="24"/>
        </w:rPr>
        <w:t>while simu</w:t>
      </w:r>
      <w:bookmarkStart w:id="0" w:name="_GoBack"/>
      <w:bookmarkEnd w:id="0"/>
      <w:r w:rsidR="00320999">
        <w:rPr>
          <w:rFonts w:ascii="Times New Roman" w:hAnsi="Times New Roman" w:cs="Times New Roman"/>
          <w:sz w:val="24"/>
          <w:szCs w:val="24"/>
        </w:rPr>
        <w:t xml:space="preserve">ltaneously struggling to afford food and </w:t>
      </w:r>
      <w:r w:rsidR="00320999">
        <w:rPr>
          <w:rFonts w:ascii="Times New Roman" w:hAnsi="Times New Roman" w:cs="Times New Roman"/>
          <w:sz w:val="24"/>
          <w:szCs w:val="24"/>
        </w:rPr>
        <w:lastRenderedPageBreak/>
        <w:t>having limited control over dietary resources.</w:t>
      </w:r>
      <w:r w:rsidR="00985A3D">
        <w:rPr>
          <w:rFonts w:ascii="Times New Roman" w:hAnsi="Times New Roman" w:cs="Times New Roman"/>
          <w:sz w:val="24"/>
          <w:szCs w:val="24"/>
        </w:rPr>
        <w:t xml:space="preserve"> Such opposing messages may also carry implications for individual weight perception and dietary intentions</w:t>
      </w:r>
      <w:r w:rsidR="00754FF9">
        <w:rPr>
          <w:rFonts w:ascii="Times New Roman" w:hAnsi="Times New Roman" w:cs="Times New Roman"/>
          <w:sz w:val="24"/>
          <w:szCs w:val="24"/>
        </w:rPr>
        <w:t>.</w:t>
      </w:r>
      <w:r w:rsidR="000F632E">
        <w:rPr>
          <w:rFonts w:ascii="Times New Roman" w:hAnsi="Times New Roman" w:cs="Times New Roman"/>
          <w:sz w:val="24"/>
          <w:szCs w:val="24"/>
        </w:rPr>
        <w:t xml:space="preserve"> </w:t>
      </w:r>
      <w:r w:rsidR="0028167F">
        <w:rPr>
          <w:rFonts w:ascii="Times New Roman" w:hAnsi="Times New Roman" w:cs="Times New Roman"/>
          <w:sz w:val="24"/>
          <w:szCs w:val="24"/>
        </w:rPr>
        <w:t xml:space="preserve">The objective of the current study </w:t>
      </w:r>
      <w:r w:rsidR="002D06B7">
        <w:rPr>
          <w:rFonts w:ascii="Times New Roman" w:hAnsi="Times New Roman" w:cs="Times New Roman"/>
          <w:sz w:val="24"/>
          <w:szCs w:val="24"/>
        </w:rPr>
        <w:t>was</w:t>
      </w:r>
      <w:r w:rsidR="00336B04">
        <w:rPr>
          <w:rFonts w:ascii="Times New Roman" w:hAnsi="Times New Roman" w:cs="Times New Roman"/>
          <w:sz w:val="24"/>
          <w:szCs w:val="24"/>
        </w:rPr>
        <w:t xml:space="preserve"> to</w:t>
      </w:r>
      <w:r w:rsidR="006C704A">
        <w:rPr>
          <w:rFonts w:ascii="Times New Roman" w:hAnsi="Times New Roman" w:cs="Times New Roman"/>
          <w:sz w:val="24"/>
          <w:szCs w:val="24"/>
        </w:rPr>
        <w:t xml:space="preserve"> investigate whether beliefs about weight, current weight control behaviors, </w:t>
      </w:r>
      <w:commentRangeStart w:id="1"/>
      <w:r w:rsidR="006C704A">
        <w:rPr>
          <w:rFonts w:ascii="Times New Roman" w:hAnsi="Times New Roman" w:cs="Times New Roman"/>
          <w:sz w:val="24"/>
          <w:szCs w:val="24"/>
        </w:rPr>
        <w:t xml:space="preserve">and </w:t>
      </w:r>
      <w:r w:rsidR="003964A6">
        <w:rPr>
          <w:rFonts w:ascii="Times New Roman" w:hAnsi="Times New Roman" w:cs="Times New Roman"/>
          <w:sz w:val="24"/>
          <w:szCs w:val="24"/>
        </w:rPr>
        <w:t xml:space="preserve">depression </w:t>
      </w:r>
      <w:commentRangeEnd w:id="1"/>
      <w:r w:rsidR="00772C02">
        <w:rPr>
          <w:rStyle w:val="CommentReference"/>
        </w:rPr>
        <w:commentReference w:id="1"/>
      </w:r>
      <w:r w:rsidR="00D305E4">
        <w:rPr>
          <w:rFonts w:ascii="Times New Roman" w:hAnsi="Times New Roman" w:cs="Times New Roman"/>
          <w:sz w:val="24"/>
          <w:szCs w:val="24"/>
        </w:rPr>
        <w:t xml:space="preserve">vary as a function of food insecurity in a representative </w:t>
      </w:r>
      <w:r w:rsidR="00D436C8">
        <w:rPr>
          <w:rFonts w:ascii="Times New Roman" w:hAnsi="Times New Roman" w:cs="Times New Roman"/>
          <w:sz w:val="24"/>
          <w:szCs w:val="24"/>
        </w:rPr>
        <w:t>sample of the U.S. population</w:t>
      </w:r>
      <w:r w:rsidR="00891277">
        <w:rPr>
          <w:rFonts w:ascii="Times New Roman" w:hAnsi="Times New Roman" w:cs="Times New Roman"/>
          <w:sz w:val="24"/>
          <w:szCs w:val="24"/>
        </w:rPr>
        <w:t>, especially after controlling for existing depressive symptoms</w:t>
      </w:r>
      <w:r w:rsidR="00754FF9">
        <w:rPr>
          <w:rFonts w:ascii="Times New Roman" w:hAnsi="Times New Roman" w:cs="Times New Roman"/>
          <w:sz w:val="24"/>
          <w:szCs w:val="24"/>
        </w:rPr>
        <w:t xml:space="preserve"> and sociodemographic confounders</w:t>
      </w:r>
      <w:r w:rsidR="00891277">
        <w:rPr>
          <w:rFonts w:ascii="Times New Roman" w:hAnsi="Times New Roman" w:cs="Times New Roman"/>
          <w:sz w:val="24"/>
          <w:szCs w:val="24"/>
        </w:rPr>
        <w:t>.</w:t>
      </w:r>
    </w:p>
    <w:p w14:paraId="6588E45D" w14:textId="444EF9E1"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4FADA019" w14:textId="77777777" w:rsidR="00486034" w:rsidRPr="00A566F0"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2E3B087" w14:textId="7240D88C"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econdary analysis, we used data from the publicly available National Health and Nutrition Examination Survey (NHANES). The methods and design of NHANES have been described in detail else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mMsdN39","properties":{"formattedCitation":"(Curtin et al., 2013; Johnson, Dohrmann, Burt, &amp; Mohadjer, 2014)","plainCitation":"(Curtin et al., 2013; Johnson, Dohrmann, Burt, &amp; Mohadjer, 2014)","noteIndex":0},"citationItems":[{"id":1341,"uris":["http://zotero.org/users/5917738/items/QXJICXM7"],"uri":["http://zotero.org/users/5917738/items/QXJICXM7"],"itemData":{"id":1341,"type":"article-journal","container-title":"Vital and health statistics. Series 2, Data evaluation and methods research","ISSN":"0083-2057","issue":"160","journalAbbreviation":"Vital and health statistics. Series 2, Data evaluation and methods research","page":"1-23","title":"National Health and Nutrition Examination Survey: sample design, 2007-2010.","author":[{"family":"Curtin","given":"Lester R"},{"family":"Mohadjer","given":"Leyla K"},{"family":"Dohrmann","given":"Sylvia M"},{"family":"Kruszon-Moran","given":"Deanna"},{"family":"Mirel","given":"Lisa B"},{"family":"Carroll","given":"MD"},{"family":"Hirsch","given":"Rosemarie"},{"family":"Burt","given":"Vicki L"},{"family":"Johnson","given":"Clifford L"}],"issued":{"date-parts":[["2013"]]}}},{"id":1342,"uris":["http://zotero.org/users/5917738/items/8C5REPUZ"],"uri":["http://zotero.org/users/5917738/items/8C5REPUZ"],"itemData":{"id":1342,"type":"book","publisher":"US Department of Health and Human Services, Centers for Disease Control and …","title":"National health and nutrition examination survey: sample design, 2011-2014","author":[{"family":"Johnson","given":"Clifford Leroy"},{"family":"Dohrmann","given":"Sylvia M"},{"family":"Burt","given":"Vicki L"},{"family":"Mohadjer","given":"Leyla Kheradmand"}],"issued":{"date-parts":[["2014"]]}}}],"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rPr>
        <w:t>(Curtin et al., 2013; Johnson, Dohrmann, Burt, &amp; Mohadjer, 2014)</w:t>
      </w:r>
      <w:r>
        <w:rPr>
          <w:rFonts w:ascii="Times New Roman" w:hAnsi="Times New Roman" w:cs="Times New Roman"/>
          <w:sz w:val="24"/>
          <w:szCs w:val="24"/>
        </w:rPr>
        <w:fldChar w:fldCharType="end"/>
      </w:r>
      <w:r>
        <w:rPr>
          <w:rFonts w:ascii="Times New Roman" w:hAnsi="Times New Roman" w:cs="Times New Roman"/>
          <w:sz w:val="24"/>
          <w:szCs w:val="24"/>
        </w:rPr>
        <w:t>. Briefly, NHANES is a nationally representative multi-stage probability sample conducted every two years by the National Center for Health Statistics and Centers for Disease Control and Prevention. In order to ensure representativeness, NHANES oversamples minority, low-income, and older individuals, although individuals of all ages are eligible to participate. The cross-sectional survey assesses a wide variety of health topics, including weight control behaviors, mental health, drug and alcohol use, and functional limitations, although specific questions vary according to participant age and year of inte</w:t>
      </w:r>
      <w:r w:rsidR="005425DB">
        <w:rPr>
          <w:rFonts w:ascii="Times New Roman" w:hAnsi="Times New Roman" w:cs="Times New Roman"/>
          <w:sz w:val="24"/>
          <w:szCs w:val="24"/>
        </w:rPr>
        <w:t xml:space="preserve">rview. Surveys are completed in </w:t>
      </w:r>
      <w:r>
        <w:rPr>
          <w:rFonts w:ascii="Times New Roman" w:hAnsi="Times New Roman" w:cs="Times New Roman"/>
          <w:sz w:val="24"/>
          <w:szCs w:val="24"/>
        </w:rPr>
        <w:t xml:space="preserve">person at NHANES mobile examination centers using audio computer-assisted self-interview systems. Additionally, trained NHANES staff conduct physical examinations of respondents, obtaining in-person measurements of weight, height, and waist circumference, among other biometrics. </w:t>
      </w:r>
    </w:p>
    <w:p w14:paraId="03F815E5" w14:textId="60B689B3" w:rsidR="00486034" w:rsidRPr="001A5200"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the present study, we restricted our analyses to respondents age 18 and over in the 2007 (</w:t>
      </w:r>
      <w:r>
        <w:rPr>
          <w:rFonts w:ascii="Times New Roman" w:hAnsi="Times New Roman" w:cs="Times New Roman"/>
          <w:i/>
          <w:sz w:val="24"/>
          <w:szCs w:val="24"/>
        </w:rPr>
        <w:t xml:space="preserve">N </w:t>
      </w:r>
      <w:r>
        <w:rPr>
          <w:rFonts w:ascii="Times New Roman" w:hAnsi="Times New Roman" w:cs="Times New Roman"/>
          <w:iCs/>
          <w:sz w:val="24"/>
          <w:szCs w:val="24"/>
        </w:rPr>
        <w:t>= 4,625</w:t>
      </w:r>
      <w:r>
        <w:rPr>
          <w:rFonts w:ascii="Times New Roman" w:hAnsi="Times New Roman" w:cs="Times New Roman"/>
          <w:sz w:val="24"/>
          <w:szCs w:val="24"/>
        </w:rPr>
        <w:t>), 2009 (</w:t>
      </w:r>
      <w:r>
        <w:rPr>
          <w:rFonts w:ascii="Times New Roman" w:hAnsi="Times New Roman" w:cs="Times New Roman"/>
          <w:i/>
          <w:iCs/>
          <w:sz w:val="24"/>
          <w:szCs w:val="24"/>
        </w:rPr>
        <w:t>N</w:t>
      </w:r>
      <w:r>
        <w:rPr>
          <w:rFonts w:ascii="Times New Roman" w:hAnsi="Times New Roman" w:cs="Times New Roman"/>
          <w:sz w:val="24"/>
          <w:szCs w:val="24"/>
        </w:rPr>
        <w:t xml:space="preserve"> = 5,001), and 2011 (</w:t>
      </w:r>
      <w:r>
        <w:rPr>
          <w:rFonts w:ascii="Times New Roman" w:hAnsi="Times New Roman" w:cs="Times New Roman"/>
          <w:i/>
          <w:sz w:val="24"/>
          <w:szCs w:val="24"/>
        </w:rPr>
        <w:t xml:space="preserve">N </w:t>
      </w:r>
      <w:r>
        <w:rPr>
          <w:rFonts w:ascii="Times New Roman" w:hAnsi="Times New Roman" w:cs="Times New Roman"/>
          <w:iCs/>
          <w:sz w:val="24"/>
          <w:szCs w:val="24"/>
        </w:rPr>
        <w:t>= 4,796</w:t>
      </w:r>
      <w:r>
        <w:rPr>
          <w:rFonts w:ascii="Times New Roman" w:hAnsi="Times New Roman" w:cs="Times New Roman"/>
          <w:sz w:val="24"/>
          <w:szCs w:val="24"/>
        </w:rPr>
        <w:t xml:space="preserve">) waves of NHANES. Although data for later waves (2013 - 2014 and 2015 – 2016) are available, the structure of the questionnaire assessing weight perception changed </w:t>
      </w:r>
      <w:r w:rsidR="005425DB">
        <w:rPr>
          <w:rFonts w:ascii="Times New Roman" w:hAnsi="Times New Roman" w:cs="Times New Roman"/>
          <w:sz w:val="24"/>
          <w:szCs w:val="24"/>
        </w:rPr>
        <w:t>after 2011</w:t>
      </w:r>
      <w:r>
        <w:rPr>
          <w:rFonts w:ascii="Times New Roman" w:hAnsi="Times New Roman" w:cs="Times New Roman"/>
          <w:sz w:val="24"/>
          <w:szCs w:val="24"/>
        </w:rPr>
        <w:t xml:space="preserve"> such that respondents in later years were asked only about weight loss behaviors, rather than both weight loss behaviors and behaviors to not gain weight. Because we were interested in both types of weight control behaviors, we focused on earlier waves of data. Response rates for the selected years ranged from 72 – 79%.</w:t>
      </w:r>
    </w:p>
    <w:p w14:paraId="5F6CA66A" w14:textId="362D3C8E"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asures</w:t>
      </w:r>
    </w:p>
    <w:p w14:paraId="3B6432D2" w14:textId="07D2FB7D"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w:t>
      </w:r>
    </w:p>
    <w:p w14:paraId="0078F539" w14:textId="7F53E76D" w:rsidR="00486034" w:rsidRPr="009F3C91" w:rsidRDefault="009F3C91" w:rsidP="009F3C91">
      <w:pPr>
        <w:spacing w:line="480" w:lineRule="auto"/>
        <w:rPr>
          <w:rFonts w:ascii="Times New Roman" w:hAnsi="Times New Roman" w:cs="Times New Roman"/>
          <w:sz w:val="24"/>
          <w:szCs w:val="24"/>
        </w:rPr>
      </w:pPr>
      <w:r>
        <w:rPr>
          <w:rFonts w:ascii="Times New Roman" w:hAnsi="Times New Roman" w:cs="Times New Roman"/>
          <w:sz w:val="24"/>
          <w:szCs w:val="24"/>
        </w:rPr>
        <w:tab/>
      </w:r>
      <w:r w:rsidR="00792995">
        <w:rPr>
          <w:rFonts w:ascii="Times New Roman" w:hAnsi="Times New Roman" w:cs="Times New Roman"/>
          <w:sz w:val="24"/>
          <w:szCs w:val="24"/>
        </w:rPr>
        <w:t>Household f</w:t>
      </w:r>
      <w:r w:rsidR="008A18CE">
        <w:rPr>
          <w:rFonts w:ascii="Times New Roman" w:hAnsi="Times New Roman" w:cs="Times New Roman"/>
          <w:sz w:val="24"/>
          <w:szCs w:val="24"/>
        </w:rPr>
        <w:t>ood</w:t>
      </w:r>
      <w:r>
        <w:rPr>
          <w:rFonts w:ascii="Times New Roman" w:hAnsi="Times New Roman" w:cs="Times New Roman"/>
          <w:sz w:val="24"/>
          <w:szCs w:val="24"/>
        </w:rPr>
        <w:t xml:space="preserve"> insecurity was assessed using the </w:t>
      </w:r>
      <w:r w:rsidR="00B24EB5">
        <w:rPr>
          <w:rFonts w:ascii="Times New Roman" w:hAnsi="Times New Roman" w:cs="Times New Roman"/>
          <w:sz w:val="24"/>
          <w:szCs w:val="24"/>
        </w:rPr>
        <w:t>18-item U.S. Food Security Survey</w:t>
      </w:r>
      <w:r w:rsidR="000F20CF">
        <w:rPr>
          <w:rFonts w:ascii="Times New Roman" w:hAnsi="Times New Roman" w:cs="Times New Roman"/>
          <w:sz w:val="24"/>
          <w:szCs w:val="24"/>
        </w:rPr>
        <w:t xml:space="preserve"> </w:t>
      </w:r>
      <w:r w:rsidR="00B24EB5">
        <w:rPr>
          <w:rFonts w:ascii="Times New Roman" w:hAnsi="Times New Roman" w:cs="Times New Roman"/>
          <w:sz w:val="24"/>
          <w:szCs w:val="24"/>
        </w:rPr>
        <w:t>Module</w:t>
      </w:r>
      <w:r w:rsidR="000F20CF">
        <w:rPr>
          <w:rFonts w:ascii="Times New Roman" w:hAnsi="Times New Roman" w:cs="Times New Roman"/>
          <w:sz w:val="24"/>
          <w:szCs w:val="24"/>
        </w:rPr>
        <w:t xml:space="preserve"> </w:t>
      </w:r>
      <w:r w:rsidR="00370F61">
        <w:rPr>
          <w:rFonts w:ascii="Times New Roman" w:hAnsi="Times New Roman" w:cs="Times New Roman"/>
          <w:sz w:val="24"/>
          <w:szCs w:val="24"/>
        </w:rPr>
        <w:fldChar w:fldCharType="begin"/>
      </w:r>
      <w:r w:rsidR="00E20A20">
        <w:rPr>
          <w:rFonts w:ascii="Times New Roman" w:hAnsi="Times New Roman" w:cs="Times New Roman"/>
          <w:sz w:val="24"/>
          <w:szCs w:val="24"/>
        </w:rPr>
        <w:instrText xml:space="preserve"> ADDIN ZOTERO_ITEM CSL_CITATION {"citationID":"4Aa2NsQm","properties":{"formattedCitation":"(Bickel, Mark, Cristofer, William, &amp; John, 2000)","plainCitation":"(Bickel, Mark, Cristofer, William, &amp; John, 2000)","noteIndex":0},"citationItems":[{"id":1343,"uris":["http://zotero.org/users/5917738/items/IR9BRWHV"],"uri":["http://zotero.org/users/5917738/items/IR9BRWHV"],"itemData":{"id":1343,"type":"article-journal","title":"Guide to Measuring Household Food Security, Revised March 2000","author":[{"family":"Bickel","given":"Gary"},{"family":"Mark","given":"NORD"},{"family":"Cristofer","given":"Price"},{"family":"William","given":"Hamilton"},{"family":"John","given":"Cook"}],"issued":{"date-parts":[["2000"]]}}}],"schema":"https://github.com/citation-style-language/schema/raw/master/csl-citation.json"} </w:instrText>
      </w:r>
      <w:r w:rsidR="00370F61">
        <w:rPr>
          <w:rFonts w:ascii="Times New Roman" w:hAnsi="Times New Roman" w:cs="Times New Roman"/>
          <w:sz w:val="24"/>
          <w:szCs w:val="24"/>
        </w:rPr>
        <w:fldChar w:fldCharType="separate"/>
      </w:r>
      <w:r w:rsidR="00E20A20" w:rsidRPr="00E20A20">
        <w:rPr>
          <w:rFonts w:ascii="Times New Roman" w:hAnsi="Times New Roman" w:cs="Times New Roman"/>
          <w:sz w:val="24"/>
        </w:rPr>
        <w:t>(Bickel, Mark, Cristofer, William, &amp; John, 2000)</w:t>
      </w:r>
      <w:r w:rsidR="00370F61">
        <w:rPr>
          <w:rFonts w:ascii="Times New Roman" w:hAnsi="Times New Roman" w:cs="Times New Roman"/>
          <w:sz w:val="24"/>
          <w:szCs w:val="24"/>
        </w:rPr>
        <w:fldChar w:fldCharType="end"/>
      </w:r>
      <w:r w:rsidR="00E20A20">
        <w:rPr>
          <w:rFonts w:ascii="Times New Roman" w:hAnsi="Times New Roman" w:cs="Times New Roman"/>
          <w:sz w:val="24"/>
          <w:szCs w:val="24"/>
        </w:rPr>
        <w:t xml:space="preserve">. </w:t>
      </w:r>
      <w:r w:rsidR="002862F1">
        <w:rPr>
          <w:rFonts w:ascii="Times New Roman" w:hAnsi="Times New Roman" w:cs="Times New Roman"/>
          <w:sz w:val="24"/>
          <w:szCs w:val="24"/>
        </w:rPr>
        <w:t>Participants</w:t>
      </w:r>
      <w:r w:rsidR="00095A0B">
        <w:rPr>
          <w:rFonts w:ascii="Times New Roman" w:hAnsi="Times New Roman" w:cs="Times New Roman"/>
          <w:sz w:val="24"/>
          <w:szCs w:val="24"/>
        </w:rPr>
        <w:t xml:space="preserve"> were asked a series of</w:t>
      </w:r>
      <w:r w:rsidR="00AD4414">
        <w:rPr>
          <w:rFonts w:ascii="Times New Roman" w:hAnsi="Times New Roman" w:cs="Times New Roman"/>
          <w:sz w:val="24"/>
          <w:szCs w:val="24"/>
        </w:rPr>
        <w:t xml:space="preserve"> </w:t>
      </w:r>
      <w:r w:rsidR="00E952B3">
        <w:rPr>
          <w:rFonts w:ascii="Times New Roman" w:hAnsi="Times New Roman" w:cs="Times New Roman"/>
          <w:sz w:val="24"/>
          <w:szCs w:val="24"/>
        </w:rPr>
        <w:t xml:space="preserve">questions regarding </w:t>
      </w:r>
      <w:r w:rsidR="00A44E35">
        <w:rPr>
          <w:rFonts w:ascii="Times New Roman" w:hAnsi="Times New Roman" w:cs="Times New Roman"/>
          <w:sz w:val="24"/>
          <w:szCs w:val="24"/>
        </w:rPr>
        <w:t xml:space="preserve">worry </w:t>
      </w:r>
      <w:r w:rsidR="00842463">
        <w:rPr>
          <w:rFonts w:ascii="Times New Roman" w:hAnsi="Times New Roman" w:cs="Times New Roman"/>
          <w:sz w:val="24"/>
          <w:szCs w:val="24"/>
        </w:rPr>
        <w:t xml:space="preserve">about affording and obtaining food, </w:t>
      </w:r>
      <w:r w:rsidR="009373A6">
        <w:rPr>
          <w:rFonts w:ascii="Times New Roman" w:hAnsi="Times New Roman" w:cs="Times New Roman"/>
          <w:sz w:val="24"/>
          <w:szCs w:val="24"/>
        </w:rPr>
        <w:t>behaviors to stretch food supply</w:t>
      </w:r>
      <w:r w:rsidR="00034358">
        <w:rPr>
          <w:rFonts w:ascii="Times New Roman" w:hAnsi="Times New Roman" w:cs="Times New Roman"/>
          <w:sz w:val="24"/>
          <w:szCs w:val="24"/>
        </w:rPr>
        <w:t xml:space="preserve"> </w:t>
      </w:r>
      <w:r w:rsidR="00D531C0">
        <w:rPr>
          <w:rFonts w:ascii="Times New Roman" w:hAnsi="Times New Roman" w:cs="Times New Roman"/>
          <w:sz w:val="24"/>
          <w:szCs w:val="24"/>
        </w:rPr>
        <w:t>(e.g. skipping meals and fasting)</w:t>
      </w:r>
      <w:r w:rsidR="00281AF6">
        <w:rPr>
          <w:rFonts w:ascii="Times New Roman" w:hAnsi="Times New Roman" w:cs="Times New Roman"/>
          <w:sz w:val="24"/>
          <w:szCs w:val="24"/>
        </w:rPr>
        <w:t>, and consequences of</w:t>
      </w:r>
      <w:r w:rsidR="00D531C0">
        <w:rPr>
          <w:rFonts w:ascii="Times New Roman" w:hAnsi="Times New Roman" w:cs="Times New Roman"/>
          <w:sz w:val="24"/>
          <w:szCs w:val="24"/>
        </w:rPr>
        <w:t xml:space="preserve"> </w:t>
      </w:r>
      <w:r w:rsidR="007A351B">
        <w:rPr>
          <w:rFonts w:ascii="Times New Roman" w:hAnsi="Times New Roman" w:cs="Times New Roman"/>
          <w:sz w:val="24"/>
          <w:szCs w:val="24"/>
        </w:rPr>
        <w:t>not being able to afford food (e.g. hunger and weight loss).</w:t>
      </w:r>
      <w:r w:rsidR="008A18CE">
        <w:rPr>
          <w:rFonts w:ascii="Times New Roman" w:hAnsi="Times New Roman" w:cs="Times New Roman"/>
          <w:sz w:val="24"/>
          <w:szCs w:val="24"/>
        </w:rPr>
        <w:t xml:space="preserve"> </w:t>
      </w:r>
      <w:r w:rsidR="004054C0">
        <w:rPr>
          <w:rFonts w:ascii="Times New Roman" w:hAnsi="Times New Roman" w:cs="Times New Roman"/>
          <w:sz w:val="24"/>
          <w:szCs w:val="24"/>
        </w:rPr>
        <w:t>Depending on the question, responses were given as binary (y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no</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 or ordinal (never</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sometim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w:t>
      </w:r>
      <w:r w:rsidR="00A14AB9">
        <w:rPr>
          <w:rFonts w:ascii="Times New Roman" w:hAnsi="Times New Roman" w:cs="Times New Roman"/>
          <w:sz w:val="24"/>
          <w:szCs w:val="24"/>
        </w:rPr>
        <w:t>often</w:t>
      </w:r>
      <w:r w:rsidR="00CD4983">
        <w:rPr>
          <w:rFonts w:ascii="Times New Roman" w:hAnsi="Times New Roman" w:cs="Times New Roman"/>
          <w:sz w:val="24"/>
          <w:szCs w:val="24"/>
        </w:rPr>
        <w:t xml:space="preserve"> = 2</w:t>
      </w:r>
      <w:r w:rsidR="00A14AB9">
        <w:rPr>
          <w:rFonts w:ascii="Times New Roman" w:hAnsi="Times New Roman" w:cs="Times New Roman"/>
          <w:sz w:val="24"/>
          <w:szCs w:val="24"/>
        </w:rPr>
        <w:t>)</w:t>
      </w:r>
      <w:r w:rsidR="00EA72CD">
        <w:rPr>
          <w:rFonts w:ascii="Times New Roman" w:hAnsi="Times New Roman" w:cs="Times New Roman"/>
          <w:sz w:val="24"/>
          <w:szCs w:val="24"/>
        </w:rPr>
        <w:t xml:space="preserve"> answers</w:t>
      </w:r>
      <w:r w:rsidR="008D4FDF">
        <w:rPr>
          <w:rFonts w:ascii="Times New Roman" w:hAnsi="Times New Roman" w:cs="Times New Roman"/>
          <w:sz w:val="24"/>
          <w:szCs w:val="24"/>
        </w:rPr>
        <w:t>, and composite s</w:t>
      </w:r>
      <w:r w:rsidR="00CD4983">
        <w:rPr>
          <w:rFonts w:ascii="Times New Roman" w:hAnsi="Times New Roman" w:cs="Times New Roman"/>
          <w:sz w:val="24"/>
          <w:szCs w:val="24"/>
        </w:rPr>
        <w:t xml:space="preserve">cores were derived by summing </w:t>
      </w:r>
      <w:r w:rsidR="00E67BB3">
        <w:rPr>
          <w:rFonts w:ascii="Times New Roman" w:hAnsi="Times New Roman" w:cs="Times New Roman"/>
          <w:sz w:val="24"/>
          <w:szCs w:val="24"/>
        </w:rPr>
        <w:t>all scale items</w:t>
      </w:r>
      <w:r w:rsidR="006360BC">
        <w:rPr>
          <w:rFonts w:ascii="Times New Roman" w:hAnsi="Times New Roman" w:cs="Times New Roman"/>
          <w:sz w:val="24"/>
          <w:szCs w:val="24"/>
        </w:rPr>
        <w:t>.</w:t>
      </w:r>
      <w:r w:rsidR="00CD4983">
        <w:rPr>
          <w:rFonts w:ascii="Times New Roman" w:hAnsi="Times New Roman" w:cs="Times New Roman"/>
          <w:sz w:val="24"/>
          <w:szCs w:val="24"/>
        </w:rPr>
        <w:t xml:space="preserve"> </w:t>
      </w:r>
      <w:r w:rsidR="0022544B">
        <w:rPr>
          <w:rFonts w:ascii="Times New Roman" w:hAnsi="Times New Roman" w:cs="Times New Roman"/>
          <w:sz w:val="24"/>
          <w:szCs w:val="24"/>
        </w:rPr>
        <w:t>Scores ranged from 0 to 18</w:t>
      </w:r>
      <w:r w:rsidR="00BB07CE">
        <w:rPr>
          <w:rFonts w:ascii="Times New Roman" w:hAnsi="Times New Roman" w:cs="Times New Roman"/>
          <w:sz w:val="24"/>
          <w:szCs w:val="24"/>
        </w:rPr>
        <w:t xml:space="preserve">. </w:t>
      </w:r>
      <w:r w:rsidR="00B41F17">
        <w:rPr>
          <w:rFonts w:ascii="Times New Roman" w:hAnsi="Times New Roman" w:cs="Times New Roman"/>
          <w:sz w:val="24"/>
          <w:szCs w:val="24"/>
        </w:rPr>
        <w:t xml:space="preserve">In maintaining consistency with previous studies </w:t>
      </w:r>
      <w:r w:rsidR="00B41F17">
        <w:rPr>
          <w:rFonts w:ascii="Times New Roman" w:hAnsi="Times New Roman" w:cs="Times New Roman"/>
          <w:sz w:val="24"/>
          <w:szCs w:val="24"/>
        </w:rPr>
        <w:fldChar w:fldCharType="begin"/>
      </w:r>
      <w:r w:rsidR="00071EBB">
        <w:rPr>
          <w:rFonts w:ascii="Times New Roman" w:hAnsi="Times New Roman" w:cs="Times New Roman"/>
          <w:sz w:val="24"/>
          <w:szCs w:val="24"/>
        </w:rPr>
        <w:instrText xml:space="preserve"> ADDIN ZOTERO_ITEM CSL_CITATION {"citationID":"2GlEPDgj","properties":{"formattedCitation":"(Becker et al., 2017; Rasmusson et al., 2019)","plainCitation":"(Becker et al., 2017; Rasmusson et al., 2019)","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B41F17">
        <w:rPr>
          <w:rFonts w:ascii="Times New Roman" w:hAnsi="Times New Roman" w:cs="Times New Roman"/>
          <w:sz w:val="24"/>
          <w:szCs w:val="24"/>
        </w:rPr>
        <w:fldChar w:fldCharType="separate"/>
      </w:r>
      <w:r w:rsidR="002557EE" w:rsidRPr="002557EE">
        <w:rPr>
          <w:rFonts w:ascii="Times New Roman" w:hAnsi="Times New Roman" w:cs="Times New Roman"/>
          <w:sz w:val="24"/>
        </w:rPr>
        <w:t>(Becker et al., 2017; Rasmusson et al., 2019)</w:t>
      </w:r>
      <w:r w:rsidR="00B41F17">
        <w:rPr>
          <w:rFonts w:ascii="Times New Roman" w:hAnsi="Times New Roman" w:cs="Times New Roman"/>
          <w:sz w:val="24"/>
          <w:szCs w:val="24"/>
        </w:rPr>
        <w:fldChar w:fldCharType="end"/>
      </w:r>
      <w:r w:rsidR="00DA5BD4">
        <w:rPr>
          <w:rFonts w:ascii="Times New Roman" w:hAnsi="Times New Roman" w:cs="Times New Roman"/>
          <w:sz w:val="24"/>
          <w:szCs w:val="24"/>
        </w:rPr>
        <w:t>, w</w:t>
      </w:r>
      <w:r w:rsidR="00D1656F">
        <w:rPr>
          <w:rFonts w:ascii="Times New Roman" w:hAnsi="Times New Roman" w:cs="Times New Roman"/>
          <w:sz w:val="24"/>
          <w:szCs w:val="24"/>
        </w:rPr>
        <w:t>e operationalized food insecurity as</w:t>
      </w:r>
      <w:r w:rsidR="005D2157">
        <w:rPr>
          <w:rFonts w:ascii="Times New Roman" w:hAnsi="Times New Roman" w:cs="Times New Roman"/>
          <w:sz w:val="24"/>
          <w:szCs w:val="24"/>
        </w:rPr>
        <w:t xml:space="preserve"> a three level variable</w:t>
      </w:r>
      <w:r w:rsidR="00584532">
        <w:rPr>
          <w:rFonts w:ascii="Times New Roman" w:hAnsi="Times New Roman" w:cs="Times New Roman"/>
          <w:sz w:val="24"/>
          <w:szCs w:val="24"/>
        </w:rPr>
        <w:t xml:space="preserve"> representing </w:t>
      </w:r>
      <w:r w:rsidR="00333B13">
        <w:rPr>
          <w:rFonts w:ascii="Times New Roman" w:hAnsi="Times New Roman" w:cs="Times New Roman"/>
          <w:sz w:val="24"/>
          <w:szCs w:val="24"/>
        </w:rPr>
        <w:t>food sec</w:t>
      </w:r>
      <w:r w:rsidR="000D7629">
        <w:rPr>
          <w:rFonts w:ascii="Times New Roman" w:hAnsi="Times New Roman" w:cs="Times New Roman"/>
          <w:sz w:val="24"/>
          <w:szCs w:val="24"/>
        </w:rPr>
        <w:t>u</w:t>
      </w:r>
      <w:r w:rsidR="008341AF">
        <w:rPr>
          <w:rFonts w:ascii="Times New Roman" w:hAnsi="Times New Roman" w:cs="Times New Roman"/>
          <w:sz w:val="24"/>
          <w:szCs w:val="24"/>
        </w:rPr>
        <w:t>re</w:t>
      </w:r>
      <w:r w:rsidR="00333B13">
        <w:rPr>
          <w:rFonts w:ascii="Times New Roman" w:hAnsi="Times New Roman" w:cs="Times New Roman"/>
          <w:sz w:val="24"/>
          <w:szCs w:val="24"/>
        </w:rPr>
        <w:t xml:space="preserve"> (</w:t>
      </w:r>
      <w:r w:rsidR="005D3E9E">
        <w:rPr>
          <w:rFonts w:ascii="Times New Roman" w:hAnsi="Times New Roman" w:cs="Times New Roman"/>
          <w:sz w:val="24"/>
          <w:szCs w:val="24"/>
        </w:rPr>
        <w:t>a score of 0</w:t>
      </w:r>
      <w:r w:rsidR="000D7629">
        <w:rPr>
          <w:rFonts w:ascii="Times New Roman" w:hAnsi="Times New Roman" w:cs="Times New Roman"/>
          <w:sz w:val="24"/>
          <w:szCs w:val="24"/>
        </w:rPr>
        <w:t xml:space="preserve"> at the household level</w:t>
      </w:r>
      <w:r w:rsidR="00333B13">
        <w:rPr>
          <w:rFonts w:ascii="Times New Roman" w:hAnsi="Times New Roman" w:cs="Times New Roman"/>
          <w:sz w:val="24"/>
          <w:szCs w:val="24"/>
        </w:rPr>
        <w:t>)</w:t>
      </w:r>
      <w:r w:rsidR="00150414">
        <w:rPr>
          <w:rFonts w:ascii="Times New Roman" w:hAnsi="Times New Roman" w:cs="Times New Roman"/>
          <w:sz w:val="24"/>
          <w:szCs w:val="24"/>
        </w:rPr>
        <w:t>, marginal</w:t>
      </w:r>
      <w:r w:rsidR="000D7629">
        <w:rPr>
          <w:rFonts w:ascii="Times New Roman" w:hAnsi="Times New Roman" w:cs="Times New Roman"/>
          <w:sz w:val="24"/>
          <w:szCs w:val="24"/>
        </w:rPr>
        <w:t>ly</w:t>
      </w:r>
      <w:r w:rsidR="00150414">
        <w:rPr>
          <w:rFonts w:ascii="Times New Roman" w:hAnsi="Times New Roman" w:cs="Times New Roman"/>
          <w:sz w:val="24"/>
          <w:szCs w:val="24"/>
        </w:rPr>
        <w:t xml:space="preserve"> food </w:t>
      </w:r>
      <w:r w:rsidR="000D7629">
        <w:rPr>
          <w:rFonts w:ascii="Times New Roman" w:hAnsi="Times New Roman" w:cs="Times New Roman"/>
          <w:sz w:val="24"/>
          <w:szCs w:val="24"/>
        </w:rPr>
        <w:t>in</w:t>
      </w:r>
      <w:r w:rsidR="00150414">
        <w:rPr>
          <w:rFonts w:ascii="Times New Roman" w:hAnsi="Times New Roman" w:cs="Times New Roman"/>
          <w:sz w:val="24"/>
          <w:szCs w:val="24"/>
        </w:rPr>
        <w:t>secu</w:t>
      </w:r>
      <w:r w:rsidR="000D7629">
        <w:rPr>
          <w:rFonts w:ascii="Times New Roman" w:hAnsi="Times New Roman" w:cs="Times New Roman"/>
          <w:sz w:val="24"/>
          <w:szCs w:val="24"/>
        </w:rPr>
        <w:t>re</w:t>
      </w:r>
      <w:r w:rsidR="008341AF">
        <w:rPr>
          <w:rFonts w:ascii="Times New Roman" w:hAnsi="Times New Roman" w:cs="Times New Roman"/>
          <w:sz w:val="24"/>
          <w:szCs w:val="24"/>
        </w:rPr>
        <w:t>/food insecurity without hunger</w:t>
      </w:r>
      <w:r w:rsidR="00150414">
        <w:rPr>
          <w:rFonts w:ascii="Times New Roman" w:hAnsi="Times New Roman" w:cs="Times New Roman"/>
          <w:sz w:val="24"/>
          <w:szCs w:val="24"/>
        </w:rPr>
        <w:t xml:space="preserve"> (</w:t>
      </w:r>
      <w:r w:rsidR="00B545BE">
        <w:rPr>
          <w:rFonts w:ascii="Times New Roman" w:hAnsi="Times New Roman" w:cs="Times New Roman"/>
          <w:sz w:val="24"/>
          <w:szCs w:val="24"/>
        </w:rPr>
        <w:t xml:space="preserve">one to two affirmative responses </w:t>
      </w:r>
      <w:r w:rsidR="00AB35DD">
        <w:rPr>
          <w:rFonts w:ascii="Times New Roman" w:hAnsi="Times New Roman" w:cs="Times New Roman"/>
          <w:sz w:val="24"/>
          <w:szCs w:val="24"/>
        </w:rPr>
        <w:t>and no</w:t>
      </w:r>
      <w:r w:rsidR="008933F9">
        <w:rPr>
          <w:rFonts w:ascii="Times New Roman" w:hAnsi="Times New Roman" w:cs="Times New Roman"/>
          <w:sz w:val="24"/>
          <w:szCs w:val="24"/>
        </w:rPr>
        <w:t xml:space="preserve"> hunger</w:t>
      </w:r>
      <w:r w:rsidR="00150414">
        <w:rPr>
          <w:rFonts w:ascii="Times New Roman" w:hAnsi="Times New Roman" w:cs="Times New Roman"/>
          <w:sz w:val="24"/>
          <w:szCs w:val="24"/>
        </w:rPr>
        <w:t>)</w:t>
      </w:r>
      <w:r w:rsidR="000D7629">
        <w:rPr>
          <w:rFonts w:ascii="Times New Roman" w:hAnsi="Times New Roman" w:cs="Times New Roman"/>
          <w:sz w:val="24"/>
          <w:szCs w:val="24"/>
        </w:rPr>
        <w:t>, and high</w:t>
      </w:r>
      <w:r w:rsidR="008341AF">
        <w:rPr>
          <w:rFonts w:ascii="Times New Roman" w:hAnsi="Times New Roman" w:cs="Times New Roman"/>
          <w:sz w:val="24"/>
          <w:szCs w:val="24"/>
        </w:rPr>
        <w:t>ly</w:t>
      </w:r>
      <w:r w:rsidR="000D7629">
        <w:rPr>
          <w:rFonts w:ascii="Times New Roman" w:hAnsi="Times New Roman" w:cs="Times New Roman"/>
          <w:sz w:val="24"/>
          <w:szCs w:val="24"/>
        </w:rPr>
        <w:t xml:space="preserve"> food </w:t>
      </w:r>
      <w:r w:rsidR="008341AF">
        <w:rPr>
          <w:rFonts w:ascii="Times New Roman" w:hAnsi="Times New Roman" w:cs="Times New Roman"/>
          <w:sz w:val="24"/>
          <w:szCs w:val="24"/>
        </w:rPr>
        <w:t>insecure/food insecurity with hunger</w:t>
      </w:r>
      <w:r w:rsidR="000D7629">
        <w:rPr>
          <w:rFonts w:ascii="Times New Roman" w:hAnsi="Times New Roman" w:cs="Times New Roman"/>
          <w:sz w:val="24"/>
          <w:szCs w:val="24"/>
        </w:rPr>
        <w:t xml:space="preserve"> (</w:t>
      </w:r>
      <w:r w:rsidR="00B545BE">
        <w:rPr>
          <w:rFonts w:ascii="Times New Roman" w:hAnsi="Times New Roman" w:cs="Times New Roman"/>
          <w:sz w:val="24"/>
          <w:szCs w:val="24"/>
        </w:rPr>
        <w:t>three or more affirmative responses</w:t>
      </w:r>
      <w:r w:rsidR="00316456">
        <w:rPr>
          <w:rFonts w:ascii="Times New Roman" w:hAnsi="Times New Roman" w:cs="Times New Roman"/>
          <w:sz w:val="24"/>
          <w:szCs w:val="24"/>
        </w:rPr>
        <w:t xml:space="preserve"> </w:t>
      </w:r>
      <w:r w:rsidR="005B32FF">
        <w:rPr>
          <w:rFonts w:ascii="Times New Roman" w:hAnsi="Times New Roman" w:cs="Times New Roman"/>
          <w:sz w:val="24"/>
          <w:szCs w:val="24"/>
        </w:rPr>
        <w:t xml:space="preserve">or </w:t>
      </w:r>
      <w:r w:rsidR="00B93D89">
        <w:rPr>
          <w:rFonts w:ascii="Times New Roman" w:hAnsi="Times New Roman" w:cs="Times New Roman"/>
          <w:sz w:val="24"/>
          <w:szCs w:val="24"/>
        </w:rPr>
        <w:t>hunger reported</w:t>
      </w:r>
      <w:r w:rsidR="000D7629">
        <w:rPr>
          <w:rFonts w:ascii="Times New Roman" w:hAnsi="Times New Roman" w:cs="Times New Roman"/>
          <w:sz w:val="24"/>
          <w:szCs w:val="24"/>
        </w:rPr>
        <w:t>).</w:t>
      </w:r>
    </w:p>
    <w:p w14:paraId="6639217F" w14:textId="5BE960DC"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Weight Perception and Desired Weight</w:t>
      </w:r>
    </w:p>
    <w:p w14:paraId="38C7020B" w14:textId="0D7B8FA1" w:rsidR="00486034" w:rsidRDefault="00486034" w:rsidP="00486034">
      <w:pPr>
        <w:spacing w:line="480" w:lineRule="auto"/>
        <w:rPr>
          <w:rFonts w:ascii="Times New Roman" w:hAnsi="Times New Roman" w:cs="Times New Roman"/>
          <w:sz w:val="24"/>
          <w:szCs w:val="24"/>
        </w:rPr>
      </w:pPr>
      <w:r>
        <w:rPr>
          <w:rFonts w:ascii="Times New Roman" w:hAnsi="Times New Roman" w:cs="Times New Roman"/>
          <w:i/>
          <w:iCs/>
          <w:sz w:val="24"/>
          <w:szCs w:val="24"/>
        </w:rPr>
        <w:lastRenderedPageBreak/>
        <w:tab/>
      </w:r>
      <w:r>
        <w:rPr>
          <w:rFonts w:ascii="Times New Roman" w:hAnsi="Times New Roman" w:cs="Times New Roman"/>
          <w:sz w:val="24"/>
          <w:szCs w:val="24"/>
        </w:rPr>
        <w:t>After self-reporting their current weight, participants were asked two questions regarding weight perception: “Do you</w:t>
      </w:r>
      <w:r w:rsidRPr="007E0773">
        <w:rPr>
          <w:rFonts w:ascii="Times New Roman" w:hAnsi="Times New Roman" w:cs="Times New Roman"/>
          <w:sz w:val="24"/>
          <w:szCs w:val="24"/>
        </w:rPr>
        <w:t xml:space="preserve"> consider </w:t>
      </w:r>
      <w:r>
        <w:rPr>
          <w:rFonts w:ascii="Times New Roman" w:hAnsi="Times New Roman" w:cs="Times New Roman"/>
          <w:sz w:val="24"/>
          <w:szCs w:val="24"/>
        </w:rPr>
        <w:t>your</w:t>
      </w:r>
      <w:r w:rsidRPr="007E0773">
        <w:rPr>
          <w:rFonts w:ascii="Times New Roman" w:hAnsi="Times New Roman" w:cs="Times New Roman"/>
          <w:sz w:val="24"/>
          <w:szCs w:val="24"/>
        </w:rPr>
        <w:t xml:space="preserve">self now to be </w:t>
      </w:r>
      <w:r>
        <w:rPr>
          <w:rFonts w:ascii="Times New Roman" w:hAnsi="Times New Roman" w:cs="Times New Roman"/>
          <w:sz w:val="24"/>
          <w:szCs w:val="24"/>
        </w:rPr>
        <w:t>overweight, underweight, or about the right weight?”</w:t>
      </w:r>
      <w:r w:rsidR="005425DB">
        <w:rPr>
          <w:rFonts w:ascii="Times New Roman" w:hAnsi="Times New Roman" w:cs="Times New Roman"/>
          <w:sz w:val="24"/>
          <w:szCs w:val="24"/>
        </w:rPr>
        <w:t xml:space="preserve"> </w:t>
      </w:r>
      <w:r>
        <w:rPr>
          <w:rFonts w:ascii="Times New Roman" w:hAnsi="Times New Roman" w:cs="Times New Roman"/>
          <w:sz w:val="24"/>
          <w:szCs w:val="24"/>
        </w:rPr>
        <w:t>and “Would you like to weigh m</w:t>
      </w:r>
      <w:r w:rsidR="005425DB">
        <w:rPr>
          <w:rFonts w:ascii="Times New Roman" w:hAnsi="Times New Roman" w:cs="Times New Roman"/>
          <w:sz w:val="24"/>
          <w:szCs w:val="24"/>
        </w:rPr>
        <w:t xml:space="preserve">ore, less, or about the same?”  </w:t>
      </w:r>
      <w:r>
        <w:rPr>
          <w:rFonts w:ascii="Times New Roman" w:hAnsi="Times New Roman" w:cs="Times New Roman"/>
          <w:sz w:val="24"/>
          <w:szCs w:val="24"/>
        </w:rPr>
        <w:t>We operationalized two weight perception variables, weight consideration and desired weight, respectively, from responses to these questions.</w:t>
      </w:r>
    </w:p>
    <w:p w14:paraId="45A631F8" w14:textId="38C4A338"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Participants also self-reported their weight a year prior to the interview, and, if their previous weight was more than 10 pounds greater than their current</w:t>
      </w:r>
      <w:r w:rsidR="005425DB">
        <w:rPr>
          <w:rFonts w:ascii="Times New Roman" w:hAnsi="Times New Roman" w:cs="Times New Roman"/>
          <w:sz w:val="24"/>
          <w:szCs w:val="24"/>
        </w:rPr>
        <w:t xml:space="preserve"> self-reported</w:t>
      </w:r>
      <w:r>
        <w:rPr>
          <w:rFonts w:ascii="Times New Roman" w:hAnsi="Times New Roman" w:cs="Times New Roman"/>
          <w:sz w:val="24"/>
          <w:szCs w:val="24"/>
        </w:rPr>
        <w:t xml:space="preserve"> weight, were asked if the change was intentional. Those who had not lost weight or had done so unintentionally were also asked if they had tried to lose weight or to not gain weight at any point in the past year and, if so, what methods they used to accomplish this (e.g. used laxatives, dieted, exercised). Due to a skip pattern in the survey, questions about weight control methods were not asked of participants who had lost weight unintentionally, had not tried to lose weight, or had not tried to not gain weight in the past year. We dummy coded a five-level weight action variable based on responses to weight control questions as lost weight intentionally, lost weight unintentionally, tried to lose weight (but did not), tried to not gain weight, and none of the above. Because no questions were asked about attempts to gain weight, individuals in the ‘none of the above’ category include both those who did not try to control their weight and those who tried to gain weight.</w:t>
      </w:r>
    </w:p>
    <w:p w14:paraId="78B52BD9" w14:textId="1007BF98" w:rsidR="00210539" w:rsidRPr="00210539" w:rsidRDefault="00210539" w:rsidP="00210539">
      <w:pPr>
        <w:spacing w:line="480" w:lineRule="auto"/>
        <w:rPr>
          <w:rFonts w:ascii="Times New Roman" w:hAnsi="Times New Roman" w:cs="Times New Roman"/>
          <w:i/>
          <w:sz w:val="24"/>
          <w:szCs w:val="24"/>
        </w:rPr>
      </w:pPr>
      <w:r>
        <w:rPr>
          <w:rFonts w:ascii="Times New Roman" w:hAnsi="Times New Roman" w:cs="Times New Roman"/>
          <w:i/>
          <w:sz w:val="24"/>
          <w:szCs w:val="24"/>
        </w:rPr>
        <w:t>Covariates</w:t>
      </w:r>
    </w:p>
    <w:p w14:paraId="05587B84" w14:textId="24BDAE01" w:rsidR="005425DB" w:rsidRPr="00C86E31" w:rsidRDefault="00486034" w:rsidP="005425DB">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We used weight and height measured in the NHANES mobile clinics to calculate BMI using the formula weight in kilograms divided by height in meters</w:t>
      </w:r>
      <w:r>
        <w:rPr>
          <w:rFonts w:ascii="Times New Roman" w:hAnsi="Times New Roman" w:cs="Times New Roman"/>
          <w:sz w:val="24"/>
          <w:szCs w:val="24"/>
          <w:vertAlign w:val="superscript"/>
        </w:rPr>
        <w:t xml:space="preserve"> </w:t>
      </w:r>
      <w:r>
        <w:rPr>
          <w:rFonts w:ascii="Times New Roman" w:hAnsi="Times New Roman" w:cs="Times New Roman"/>
          <w:sz w:val="24"/>
          <w:szCs w:val="24"/>
        </w:rPr>
        <w:t>squared, and coded BMI category as follows: &lt; 18.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underweight, 18.5 – &lt; 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normal weight, 25 – &lt; 3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verweight, 30 – &lt; 35 kg/m</w:t>
      </w:r>
      <w:r>
        <w:rPr>
          <w:rFonts w:ascii="Times New Roman" w:hAnsi="Times New Roman" w:cs="Times New Roman"/>
          <w:sz w:val="24"/>
          <w:szCs w:val="24"/>
          <w:vertAlign w:val="superscript"/>
        </w:rPr>
        <w:t xml:space="preserve">2 </w:t>
      </w:r>
      <w:r>
        <w:rPr>
          <w:rFonts w:ascii="Times New Roman" w:hAnsi="Times New Roman" w:cs="Times New Roman"/>
          <w:sz w:val="24"/>
          <w:szCs w:val="24"/>
        </w:rPr>
        <w:t>as obesity, class I, 35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 and ≥ </w:t>
      </w:r>
      <w:r>
        <w:rPr>
          <w:rFonts w:ascii="Times New Roman" w:hAnsi="Times New Roman" w:cs="Times New Roman"/>
          <w:sz w:val="24"/>
          <w:szCs w:val="24"/>
        </w:rPr>
        <w:lastRenderedPageBreak/>
        <w:t>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I.</w:t>
      </w:r>
      <w:r w:rsidR="00F82D33">
        <w:rPr>
          <w:rFonts w:ascii="Times New Roman" w:hAnsi="Times New Roman" w:cs="Times New Roman"/>
          <w:sz w:val="24"/>
          <w:szCs w:val="24"/>
        </w:rPr>
        <w:t xml:space="preserve"> </w:t>
      </w:r>
      <w:r w:rsidR="00A83CC3">
        <w:rPr>
          <w:rFonts w:ascii="Times New Roman" w:hAnsi="Times New Roman" w:cs="Times New Roman"/>
          <w:sz w:val="24"/>
          <w:szCs w:val="24"/>
        </w:rPr>
        <w:t xml:space="preserve">Race/ethnicity was coded according </w:t>
      </w:r>
      <w:r w:rsidR="003233A0">
        <w:rPr>
          <w:rFonts w:ascii="Times New Roman" w:hAnsi="Times New Roman" w:cs="Times New Roman"/>
          <w:sz w:val="24"/>
          <w:szCs w:val="24"/>
        </w:rPr>
        <w:t>as</w:t>
      </w:r>
      <w:r w:rsidR="001E2EF9">
        <w:rPr>
          <w:rFonts w:ascii="Times New Roman" w:hAnsi="Times New Roman" w:cs="Times New Roman"/>
          <w:sz w:val="24"/>
          <w:szCs w:val="24"/>
        </w:rPr>
        <w:t xml:space="preserve"> a four-level dummy variable (Non-Hispanic White, </w:t>
      </w:r>
      <w:r w:rsidR="0070629C">
        <w:rPr>
          <w:rFonts w:ascii="Times New Roman" w:hAnsi="Times New Roman" w:cs="Times New Roman"/>
          <w:sz w:val="24"/>
          <w:szCs w:val="24"/>
        </w:rPr>
        <w:t xml:space="preserve">Non-Hispanic </w:t>
      </w:r>
      <w:r w:rsidR="001E2EF9">
        <w:rPr>
          <w:rFonts w:ascii="Times New Roman" w:hAnsi="Times New Roman" w:cs="Times New Roman"/>
          <w:sz w:val="24"/>
          <w:szCs w:val="24"/>
        </w:rPr>
        <w:t>Black, Hispanic</w:t>
      </w:r>
      <w:r w:rsidR="00D71F67">
        <w:rPr>
          <w:rFonts w:ascii="Times New Roman" w:hAnsi="Times New Roman" w:cs="Times New Roman"/>
          <w:sz w:val="24"/>
          <w:szCs w:val="24"/>
        </w:rPr>
        <w:t>/Latino, or other).</w:t>
      </w:r>
      <w:r w:rsidR="00BD0ABB">
        <w:rPr>
          <w:rFonts w:ascii="Times New Roman" w:hAnsi="Times New Roman" w:cs="Times New Roman"/>
          <w:sz w:val="24"/>
          <w:szCs w:val="24"/>
        </w:rPr>
        <w:t xml:space="preserve"> </w:t>
      </w:r>
      <w:r w:rsidR="00F35A62">
        <w:rPr>
          <w:rFonts w:ascii="Times New Roman" w:hAnsi="Times New Roman" w:cs="Times New Roman"/>
          <w:sz w:val="24"/>
          <w:szCs w:val="24"/>
        </w:rPr>
        <w:t>To accommodate potential nonlinearity in the association</w:t>
      </w:r>
      <w:r w:rsidR="0031613A">
        <w:rPr>
          <w:rFonts w:ascii="Times New Roman" w:hAnsi="Times New Roman" w:cs="Times New Roman"/>
          <w:sz w:val="24"/>
          <w:szCs w:val="24"/>
        </w:rPr>
        <w:t>s</w:t>
      </w:r>
      <w:r w:rsidR="00F35A62">
        <w:rPr>
          <w:rFonts w:ascii="Times New Roman" w:hAnsi="Times New Roman" w:cs="Times New Roman"/>
          <w:sz w:val="24"/>
          <w:szCs w:val="24"/>
        </w:rPr>
        <w:t xml:space="preserve"> between age and weight perception, we a</w:t>
      </w:r>
      <w:r w:rsidR="0031613A">
        <w:rPr>
          <w:rFonts w:ascii="Times New Roman" w:hAnsi="Times New Roman" w:cs="Times New Roman"/>
          <w:sz w:val="24"/>
          <w:szCs w:val="24"/>
        </w:rPr>
        <w:t>lso categorized age</w:t>
      </w:r>
      <w:r w:rsidR="00CB3B69">
        <w:rPr>
          <w:rFonts w:ascii="Times New Roman" w:hAnsi="Times New Roman" w:cs="Times New Roman"/>
          <w:sz w:val="24"/>
          <w:szCs w:val="24"/>
        </w:rPr>
        <w:t xml:space="preserve"> </w:t>
      </w:r>
      <w:r w:rsidR="00B5045A">
        <w:rPr>
          <w:rFonts w:ascii="Times New Roman" w:hAnsi="Times New Roman" w:cs="Times New Roman"/>
          <w:sz w:val="24"/>
          <w:szCs w:val="24"/>
        </w:rPr>
        <w:t>as 18-29 years, 30 – 39 years, 40 – 49 years, and 50 years or older</w:t>
      </w:r>
      <w:r w:rsidR="00D16DBD">
        <w:rPr>
          <w:rFonts w:ascii="Times New Roman" w:hAnsi="Times New Roman" w:cs="Times New Roman"/>
          <w:sz w:val="24"/>
          <w:szCs w:val="24"/>
        </w:rPr>
        <w:t>.</w:t>
      </w:r>
      <w:r w:rsidR="00912132">
        <w:rPr>
          <w:rFonts w:ascii="Times New Roman" w:hAnsi="Times New Roman" w:cs="Times New Roman"/>
          <w:sz w:val="24"/>
          <w:szCs w:val="24"/>
        </w:rPr>
        <w:t xml:space="preserve"> Family income-to-poverty ratio was</w:t>
      </w:r>
      <w:r w:rsidR="0091243C">
        <w:rPr>
          <w:rFonts w:ascii="Times New Roman" w:hAnsi="Times New Roman" w:cs="Times New Roman"/>
          <w:sz w:val="24"/>
          <w:szCs w:val="24"/>
        </w:rPr>
        <w:t xml:space="preserve"> coded as</w:t>
      </w:r>
      <w:r w:rsidR="00621CB7">
        <w:rPr>
          <w:rFonts w:ascii="Times New Roman" w:hAnsi="Times New Roman" w:cs="Times New Roman"/>
          <w:sz w:val="24"/>
          <w:szCs w:val="24"/>
        </w:rPr>
        <w:t xml:space="preserve"> less than or equal to 100% of the federal poverty line (FPL)</w:t>
      </w:r>
      <w:r w:rsidR="00511354">
        <w:rPr>
          <w:rFonts w:ascii="Times New Roman" w:hAnsi="Times New Roman" w:cs="Times New Roman"/>
          <w:sz w:val="24"/>
          <w:szCs w:val="24"/>
        </w:rPr>
        <w:t>,</w:t>
      </w:r>
      <w:r w:rsidR="001B5090">
        <w:rPr>
          <w:rFonts w:ascii="Times New Roman" w:hAnsi="Times New Roman" w:cs="Times New Roman"/>
          <w:sz w:val="24"/>
          <w:szCs w:val="24"/>
        </w:rPr>
        <w:t xml:space="preserve"> 101 - 200% FPL, 201 – 300 % FPL, 301 – 400% FPL, </w:t>
      </w:r>
      <w:r w:rsidR="00EC7944">
        <w:rPr>
          <w:rFonts w:ascii="Times New Roman" w:hAnsi="Times New Roman" w:cs="Times New Roman"/>
          <w:sz w:val="24"/>
          <w:szCs w:val="24"/>
        </w:rPr>
        <w:t xml:space="preserve">and greater than </w:t>
      </w:r>
      <w:r w:rsidR="000058A0">
        <w:rPr>
          <w:rFonts w:ascii="Times New Roman" w:hAnsi="Times New Roman" w:cs="Times New Roman"/>
          <w:sz w:val="24"/>
          <w:szCs w:val="24"/>
        </w:rPr>
        <w:t xml:space="preserve">400% FPL. We also </w:t>
      </w:r>
      <w:r w:rsidR="005E469D">
        <w:rPr>
          <w:rFonts w:ascii="Times New Roman" w:hAnsi="Times New Roman" w:cs="Times New Roman"/>
          <w:sz w:val="24"/>
          <w:szCs w:val="24"/>
        </w:rPr>
        <w:t>coded</w:t>
      </w:r>
      <w:r w:rsidR="00093F19">
        <w:rPr>
          <w:rFonts w:ascii="Times New Roman" w:hAnsi="Times New Roman" w:cs="Times New Roman"/>
          <w:sz w:val="24"/>
          <w:szCs w:val="24"/>
        </w:rPr>
        <w:t xml:space="preserve"> missing or</w:t>
      </w:r>
      <w:r w:rsidR="005E469D">
        <w:rPr>
          <w:rFonts w:ascii="Times New Roman" w:hAnsi="Times New Roman" w:cs="Times New Roman"/>
          <w:sz w:val="24"/>
          <w:szCs w:val="24"/>
        </w:rPr>
        <w:t xml:space="preserve"> ‘refused’ as a sixth income category</w:t>
      </w:r>
      <w:r w:rsidR="007B5CFA">
        <w:rPr>
          <w:rFonts w:ascii="Times New Roman" w:hAnsi="Times New Roman" w:cs="Times New Roman"/>
          <w:sz w:val="24"/>
          <w:szCs w:val="24"/>
        </w:rPr>
        <w:t xml:space="preserve">, given that </w:t>
      </w:r>
      <w:r w:rsidR="00732EA0">
        <w:rPr>
          <w:rFonts w:ascii="Times New Roman" w:hAnsi="Times New Roman" w:cs="Times New Roman"/>
          <w:sz w:val="24"/>
          <w:szCs w:val="24"/>
        </w:rPr>
        <w:t xml:space="preserve">individuals </w:t>
      </w:r>
      <w:r w:rsidR="00CD2E65">
        <w:rPr>
          <w:rFonts w:ascii="Times New Roman" w:hAnsi="Times New Roman" w:cs="Times New Roman"/>
          <w:sz w:val="24"/>
          <w:szCs w:val="24"/>
        </w:rPr>
        <w:t>missing income data often differ systematically from those</w:t>
      </w:r>
      <w:r w:rsidR="00950D38">
        <w:rPr>
          <w:rFonts w:ascii="Times New Roman" w:hAnsi="Times New Roman" w:cs="Times New Roman"/>
          <w:sz w:val="24"/>
          <w:szCs w:val="24"/>
        </w:rPr>
        <w:t xml:space="preserve"> providing income information </w:t>
      </w:r>
      <w:r w:rsidR="00950D38">
        <w:rPr>
          <w:rFonts w:ascii="Times New Roman" w:hAnsi="Times New Roman" w:cs="Times New Roman"/>
          <w:sz w:val="24"/>
          <w:szCs w:val="24"/>
        </w:rPr>
        <w:fldChar w:fldCharType="begin"/>
      </w:r>
      <w:r w:rsidR="00BE2CD9">
        <w:rPr>
          <w:rFonts w:ascii="Times New Roman" w:hAnsi="Times New Roman" w:cs="Times New Roman"/>
          <w:sz w:val="24"/>
          <w:szCs w:val="24"/>
        </w:rPr>
        <w:instrText xml:space="preserve"> ADDIN ZOTERO_ITEM CSL_CITATION {"citationID":"H67Mlt9f","properties":{"formattedCitation":"(Kim, Egerter, Cubbin, Takahashi, &amp; Braveman, 2007)","plainCitation":"(Kim, Egerter, Cubbin, Takahashi, &amp; Braveman, 2007)","noteIndex":0},"citationItems":[{"id":1344,"uris":["http://zotero.org/users/5917738/items/T8MKHZBG"],"uri":["http://zotero.org/users/5917738/items/T8MKHZBG"],"itemData":{"id":1344,"type":"article-journal","abstract":"Objectives.\nIncome data are often missing for substantial proportions of survey participants and these records are often dropped from analyses. To explore the implications of excluding records with missing income, we examined characteristics of survey participants with and without income information.\n\nMethods.\nUsing statewide population-based postpartum survey data from the California Maternal and Infant Health Assessment, we compared the age, education, parity, marital status, timely prenatal care initiation, and neighborhood poverty characteristics of women with and without reported income data, overall, and by race/ethnicity/nativity.\n\nResults.\nOverall, compared with respondents who reported income, respondents with missing income information generally appeared younger, less educated, and of lower parity. They were more likely to be unmarried, to have received delayed or no prenatal care, and to reside in poor neighborhoods; and they generally appeared more similar to lower- than higher-income women. However, the patterns appeared to vary by racial/ethnic/nativity group. For example, among U.S.-born African American women, the characteristics of the missing-income group were generally similar to those of low-income women, while European American women with missing income information more closely resembled their moderate-income counterparts.\n\nConclusions.\nRespondents with missing income information may not be a random subset of population-based survey participants and may differ on other relevant sociodemographic characteristics. Before deciding how to deal analytically with missing income information, researchers should examine relevant characteristics and consider how different approaches could affect study findings. Particularly for ethnically diverse populations, we recommend including a missing income category or employing multiple-imputation techniques rather than excluding those records.","container-title":"Public Health Reports","ISSN":"0033-3549","issue":"6","journalAbbreviation":"Public Health Rep","note":"PMID: 18051668\nPMCID: PMC1997243","page":"753-763","source":"PubMed Central","title":"Potential Implications of Missing Income Data in Population-Based Surveys: An Example from a Postpartum Survey in California","title-short":"Potential Implications of Missing Income Data in Population-Based Surveys","volume":"122","author":[{"family":"Kim","given":"Soowon"},{"family":"Egerter","given":"Susan"},{"family":"Cubbin","given":"Catherine"},{"family":"Takahashi","given":"Eugene R."},{"family":"Braveman","given":"Paula"}],"issued":{"date-parts":[["2007"]]}}}],"schema":"https://github.com/citation-style-language/schema/raw/master/csl-citation.json"} </w:instrText>
      </w:r>
      <w:r w:rsidR="00950D38">
        <w:rPr>
          <w:rFonts w:ascii="Times New Roman" w:hAnsi="Times New Roman" w:cs="Times New Roman"/>
          <w:sz w:val="24"/>
          <w:szCs w:val="24"/>
        </w:rPr>
        <w:fldChar w:fldCharType="separate"/>
      </w:r>
      <w:r w:rsidR="00BE2CD9" w:rsidRPr="00BE2CD9">
        <w:rPr>
          <w:rFonts w:ascii="Times New Roman" w:hAnsi="Times New Roman" w:cs="Times New Roman"/>
          <w:sz w:val="24"/>
        </w:rPr>
        <w:t>(Kim, Egerter, Cubbin, Takahashi, &amp; Braveman, 2007)</w:t>
      </w:r>
      <w:r w:rsidR="00950D38">
        <w:rPr>
          <w:rFonts w:ascii="Times New Roman" w:hAnsi="Times New Roman" w:cs="Times New Roman"/>
          <w:sz w:val="24"/>
          <w:szCs w:val="24"/>
        </w:rPr>
        <w:fldChar w:fldCharType="end"/>
      </w:r>
      <w:r w:rsidR="00950D38">
        <w:rPr>
          <w:rFonts w:ascii="Times New Roman" w:hAnsi="Times New Roman" w:cs="Times New Roman"/>
          <w:sz w:val="24"/>
          <w:szCs w:val="24"/>
        </w:rPr>
        <w:t>.</w:t>
      </w:r>
      <w:r w:rsidR="00FB0106">
        <w:rPr>
          <w:rFonts w:ascii="Times New Roman" w:hAnsi="Times New Roman" w:cs="Times New Roman"/>
          <w:sz w:val="24"/>
          <w:szCs w:val="24"/>
        </w:rPr>
        <w:t xml:space="preserve"> </w:t>
      </w:r>
      <w:r w:rsidR="00F82D33">
        <w:rPr>
          <w:rFonts w:ascii="Times New Roman" w:hAnsi="Times New Roman" w:cs="Times New Roman"/>
          <w:sz w:val="24"/>
          <w:szCs w:val="24"/>
        </w:rPr>
        <w:t xml:space="preserve">We </w:t>
      </w:r>
      <w:r w:rsidR="0004266B">
        <w:rPr>
          <w:rFonts w:ascii="Times New Roman" w:hAnsi="Times New Roman" w:cs="Times New Roman"/>
          <w:sz w:val="24"/>
          <w:szCs w:val="24"/>
        </w:rPr>
        <w:t xml:space="preserve">dummy </w:t>
      </w:r>
      <w:r w:rsidR="00F82D33">
        <w:rPr>
          <w:rFonts w:ascii="Times New Roman" w:hAnsi="Times New Roman" w:cs="Times New Roman"/>
          <w:sz w:val="24"/>
          <w:szCs w:val="24"/>
        </w:rPr>
        <w:t xml:space="preserve">coded education </w:t>
      </w:r>
      <w:r w:rsidR="0004266B">
        <w:rPr>
          <w:rFonts w:ascii="Times New Roman" w:hAnsi="Times New Roman" w:cs="Times New Roman"/>
          <w:sz w:val="24"/>
          <w:szCs w:val="24"/>
        </w:rPr>
        <w:t xml:space="preserve">as </w:t>
      </w:r>
      <w:r w:rsidR="00471644">
        <w:rPr>
          <w:rFonts w:ascii="Times New Roman" w:hAnsi="Times New Roman" w:cs="Times New Roman"/>
          <w:sz w:val="24"/>
          <w:szCs w:val="24"/>
        </w:rPr>
        <w:t>high school degree or less,</w:t>
      </w:r>
      <w:r w:rsidR="00DA2404">
        <w:rPr>
          <w:rFonts w:ascii="Times New Roman" w:hAnsi="Times New Roman" w:cs="Times New Roman"/>
          <w:sz w:val="24"/>
          <w:szCs w:val="24"/>
        </w:rPr>
        <w:t xml:space="preserve"> some college, and college degree or higher.</w:t>
      </w:r>
      <w:r w:rsidR="005425DB">
        <w:rPr>
          <w:rFonts w:ascii="Times New Roman" w:hAnsi="Times New Roman" w:cs="Times New Roman"/>
          <w:sz w:val="24"/>
          <w:szCs w:val="24"/>
        </w:rPr>
        <w:t xml:space="preserve"> </w:t>
      </w:r>
      <w:r w:rsidR="005425DB">
        <w:rPr>
          <w:rFonts w:ascii="Times New Roman" w:hAnsi="Times New Roman" w:cs="Times New Roman"/>
          <w:sz w:val="24"/>
          <w:szCs w:val="24"/>
        </w:rPr>
        <w:t xml:space="preserve">Current depressive symptoms was assessed using the nine-item Patient Health Questionnaire (PHQ-9) </w:t>
      </w:r>
      <w:r w:rsidR="005425DB">
        <w:rPr>
          <w:rFonts w:ascii="Times New Roman" w:hAnsi="Times New Roman" w:cs="Times New Roman"/>
          <w:sz w:val="24"/>
          <w:szCs w:val="24"/>
        </w:rPr>
        <w:fldChar w:fldCharType="begin"/>
      </w:r>
      <w:r w:rsidR="005425DB">
        <w:rPr>
          <w:rFonts w:ascii="Times New Roman" w:hAnsi="Times New Roman" w:cs="Times New Roman"/>
          <w:sz w:val="24"/>
          <w:szCs w:val="24"/>
        </w:rPr>
        <w:instrText xml:space="preserve"> ADDIN ZOTERO_ITEM CSL_CITATION {"citationID":"NkbSiSoP","properties":{"formattedCitation":"(Kroenke, Spitzer, &amp; Williams, 2001)","plainCitation":"(Kroenke, Spitzer, &amp; Williams,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5425DB">
        <w:rPr>
          <w:rFonts w:ascii="Times New Roman" w:hAnsi="Times New Roman" w:cs="Times New Roman"/>
          <w:sz w:val="24"/>
          <w:szCs w:val="24"/>
        </w:rPr>
        <w:fldChar w:fldCharType="separate"/>
      </w:r>
      <w:r w:rsidR="005425DB" w:rsidRPr="00907227">
        <w:rPr>
          <w:rFonts w:ascii="Times New Roman" w:hAnsi="Times New Roman" w:cs="Times New Roman"/>
          <w:sz w:val="24"/>
        </w:rPr>
        <w:t>(Kroenke, Spitzer, &amp; Williams, 2001)</w:t>
      </w:r>
      <w:r w:rsidR="005425DB">
        <w:rPr>
          <w:rFonts w:ascii="Times New Roman" w:hAnsi="Times New Roman" w:cs="Times New Roman"/>
          <w:sz w:val="24"/>
          <w:szCs w:val="24"/>
        </w:rPr>
        <w:fldChar w:fldCharType="end"/>
      </w:r>
      <w:r w:rsidR="005425DB">
        <w:rPr>
          <w:rFonts w:ascii="Times New Roman" w:hAnsi="Times New Roman" w:cs="Times New Roman"/>
          <w:sz w:val="24"/>
          <w:szCs w:val="24"/>
        </w:rPr>
        <w:t xml:space="preserve">. PHQ-9 scores range from zero to 27, with higher scores representing greater depression severity. Per scoring guidelines, we operationalized depression as a score of 10 or more, which roughly corresponds to moderate depression or greater </w:t>
      </w:r>
      <w:r w:rsidR="005425DB">
        <w:rPr>
          <w:rFonts w:ascii="Times New Roman" w:hAnsi="Times New Roman" w:cs="Times New Roman"/>
          <w:sz w:val="24"/>
          <w:szCs w:val="24"/>
        </w:rPr>
        <w:fldChar w:fldCharType="begin"/>
      </w:r>
      <w:r w:rsidR="005425DB">
        <w:rPr>
          <w:rFonts w:ascii="Times New Roman" w:hAnsi="Times New Roman" w:cs="Times New Roman"/>
          <w:sz w:val="24"/>
          <w:szCs w:val="24"/>
        </w:rPr>
        <w:instrText xml:space="preserve"> ADDIN ZOTERO_ITEM CSL_CITATION {"citationID":"HETfLipG","properties":{"formattedCitation":"(Kroenke et al., 2001)","plainCitation":"(Kroenke et al.,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5425DB">
        <w:rPr>
          <w:rFonts w:ascii="Times New Roman" w:hAnsi="Times New Roman" w:cs="Times New Roman"/>
          <w:sz w:val="24"/>
          <w:szCs w:val="24"/>
        </w:rPr>
        <w:fldChar w:fldCharType="separate"/>
      </w:r>
      <w:r w:rsidR="005425DB" w:rsidRPr="005011C3">
        <w:rPr>
          <w:rFonts w:ascii="Times New Roman" w:hAnsi="Times New Roman" w:cs="Times New Roman"/>
          <w:sz w:val="24"/>
        </w:rPr>
        <w:t>(Kroenke et al., 2001)</w:t>
      </w:r>
      <w:r w:rsidR="005425DB">
        <w:rPr>
          <w:rFonts w:ascii="Times New Roman" w:hAnsi="Times New Roman" w:cs="Times New Roman"/>
          <w:sz w:val="24"/>
          <w:szCs w:val="24"/>
        </w:rPr>
        <w:fldChar w:fldCharType="end"/>
      </w:r>
      <w:r w:rsidR="005425DB">
        <w:rPr>
          <w:rFonts w:ascii="Times New Roman" w:hAnsi="Times New Roman" w:cs="Times New Roman"/>
          <w:sz w:val="24"/>
          <w:szCs w:val="24"/>
        </w:rPr>
        <w:t>.</w:t>
      </w:r>
    </w:p>
    <w:p w14:paraId="6C11FD7C" w14:textId="1C550975" w:rsidR="008A0315" w:rsidRPr="00C12EB4" w:rsidRDefault="008A0315" w:rsidP="00FB0106">
      <w:pPr>
        <w:spacing w:line="480" w:lineRule="auto"/>
        <w:rPr>
          <w:rFonts w:ascii="Times New Roman" w:hAnsi="Times New Roman" w:cs="Times New Roman"/>
          <w:sz w:val="24"/>
          <w:szCs w:val="24"/>
        </w:rPr>
      </w:pPr>
    </w:p>
    <w:p w14:paraId="5E3B36F2" w14:textId="264AE6D9"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Statistical Analyses</w:t>
      </w:r>
    </w:p>
    <w:p w14:paraId="20B7BDEE" w14:textId="171BDE76" w:rsidR="00486034" w:rsidRDefault="003353A8" w:rsidP="003353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d baseline sociodemographic characteristics among those with no food insecurity, food insecurity without hunger, and food insecurity with hunger using Rao-Scott Chi-square tests and one-way ANOVAs for categorical and continuous variables, respectively. </w:t>
      </w:r>
      <w:r w:rsidR="00486034">
        <w:rPr>
          <w:rFonts w:ascii="Times New Roman" w:hAnsi="Times New Roman" w:cs="Times New Roman"/>
          <w:sz w:val="24"/>
          <w:szCs w:val="24"/>
        </w:rPr>
        <w:t xml:space="preserve">To determine the strengths of association among weight consideration, desired weight, weight control, </w:t>
      </w:r>
      <w:r w:rsidR="00907069">
        <w:rPr>
          <w:rFonts w:ascii="Times New Roman" w:hAnsi="Times New Roman" w:cs="Times New Roman"/>
          <w:sz w:val="24"/>
          <w:szCs w:val="24"/>
        </w:rPr>
        <w:t>food insecurity, and BMI categ</w:t>
      </w:r>
      <w:r w:rsidR="000A07D8">
        <w:rPr>
          <w:rFonts w:ascii="Times New Roman" w:hAnsi="Times New Roman" w:cs="Times New Roman"/>
          <w:sz w:val="24"/>
          <w:szCs w:val="24"/>
        </w:rPr>
        <w:t>o</w:t>
      </w:r>
      <w:r w:rsidR="00907069">
        <w:rPr>
          <w:rFonts w:ascii="Times New Roman" w:hAnsi="Times New Roman" w:cs="Times New Roman"/>
          <w:sz w:val="24"/>
          <w:szCs w:val="24"/>
        </w:rPr>
        <w:t>ry</w:t>
      </w:r>
      <w:r w:rsidR="00486034">
        <w:rPr>
          <w:rFonts w:ascii="Times New Roman" w:hAnsi="Times New Roman" w:cs="Times New Roman"/>
          <w:sz w:val="24"/>
          <w:szCs w:val="24"/>
        </w:rPr>
        <w:t xml:space="preserve">, we first constructed a matrix of pairwise polychoric correlations between the </w:t>
      </w:r>
      <w:r w:rsidR="00907069">
        <w:rPr>
          <w:rFonts w:ascii="Times New Roman" w:hAnsi="Times New Roman" w:cs="Times New Roman"/>
          <w:sz w:val="24"/>
          <w:szCs w:val="24"/>
        </w:rPr>
        <w:t>five</w:t>
      </w:r>
      <w:r w:rsidR="00486034">
        <w:rPr>
          <w:rFonts w:ascii="Times New Roman" w:hAnsi="Times New Roman" w:cs="Times New Roman"/>
          <w:sz w:val="24"/>
          <w:szCs w:val="24"/>
        </w:rPr>
        <w:t xml:space="preserve"> variables. We then</w:t>
      </w:r>
      <w:r w:rsidR="00137794">
        <w:rPr>
          <w:rFonts w:ascii="Times New Roman" w:hAnsi="Times New Roman" w:cs="Times New Roman"/>
          <w:sz w:val="24"/>
          <w:szCs w:val="24"/>
        </w:rPr>
        <w:t xml:space="preserve"> </w:t>
      </w:r>
      <w:r w:rsidR="00E635DE">
        <w:rPr>
          <w:rFonts w:ascii="Times New Roman" w:hAnsi="Times New Roman" w:cs="Times New Roman"/>
          <w:sz w:val="24"/>
          <w:szCs w:val="24"/>
        </w:rPr>
        <w:t>computed</w:t>
      </w:r>
      <w:r w:rsidR="00486034">
        <w:rPr>
          <w:rFonts w:ascii="Times New Roman" w:hAnsi="Times New Roman" w:cs="Times New Roman"/>
          <w:sz w:val="24"/>
          <w:szCs w:val="24"/>
        </w:rPr>
        <w:t xml:space="preserve"> unadjusted associations between</w:t>
      </w:r>
      <w:r w:rsidR="00E519E2">
        <w:rPr>
          <w:rFonts w:ascii="Times New Roman" w:hAnsi="Times New Roman" w:cs="Times New Roman"/>
          <w:sz w:val="24"/>
          <w:szCs w:val="24"/>
        </w:rPr>
        <w:t xml:space="preserve"> food insecurity and</w:t>
      </w:r>
      <w:r w:rsidR="00486034">
        <w:rPr>
          <w:rFonts w:ascii="Times New Roman" w:hAnsi="Times New Roman" w:cs="Times New Roman"/>
          <w:sz w:val="24"/>
          <w:szCs w:val="24"/>
        </w:rPr>
        <w:t xml:space="preserve"> weight consideration, desired weight, and weight control </w:t>
      </w:r>
      <w:r w:rsidR="00E519E2">
        <w:rPr>
          <w:rFonts w:ascii="Times New Roman" w:hAnsi="Times New Roman" w:cs="Times New Roman"/>
          <w:sz w:val="24"/>
          <w:szCs w:val="24"/>
        </w:rPr>
        <w:t xml:space="preserve">using </w:t>
      </w:r>
      <w:r w:rsidR="00FA3D42">
        <w:rPr>
          <w:rFonts w:ascii="Times New Roman" w:hAnsi="Times New Roman" w:cs="Times New Roman"/>
          <w:sz w:val="24"/>
          <w:szCs w:val="24"/>
        </w:rPr>
        <w:t xml:space="preserve">three individual </w:t>
      </w:r>
      <w:r w:rsidR="00486034">
        <w:rPr>
          <w:rFonts w:ascii="Times New Roman" w:hAnsi="Times New Roman" w:cs="Times New Roman"/>
          <w:sz w:val="24"/>
          <w:szCs w:val="24"/>
        </w:rPr>
        <w:lastRenderedPageBreak/>
        <w:t>multinomial logistic regressio</w:t>
      </w:r>
      <w:r w:rsidR="00E519E2">
        <w:rPr>
          <w:rFonts w:ascii="Times New Roman" w:hAnsi="Times New Roman" w:cs="Times New Roman"/>
          <w:sz w:val="24"/>
          <w:szCs w:val="24"/>
        </w:rPr>
        <w:t>n</w:t>
      </w:r>
      <w:r w:rsidR="00FA3D42">
        <w:rPr>
          <w:rFonts w:ascii="Times New Roman" w:hAnsi="Times New Roman" w:cs="Times New Roman"/>
          <w:sz w:val="24"/>
          <w:szCs w:val="24"/>
        </w:rPr>
        <w:t>s (Model 1)</w:t>
      </w:r>
      <w:r w:rsidR="00486034">
        <w:rPr>
          <w:rFonts w:ascii="Times New Roman" w:hAnsi="Times New Roman" w:cs="Times New Roman"/>
          <w:sz w:val="24"/>
          <w:szCs w:val="24"/>
        </w:rPr>
        <w:t xml:space="preserve">. In Model 2, we adjusted for </w:t>
      </w:r>
      <w:r w:rsidR="005425DB">
        <w:rPr>
          <w:rFonts w:ascii="Times New Roman" w:hAnsi="Times New Roman" w:cs="Times New Roman"/>
          <w:sz w:val="24"/>
          <w:szCs w:val="24"/>
        </w:rPr>
        <w:t xml:space="preserve">age category, race, </w:t>
      </w:r>
      <w:r w:rsidR="00361EFA">
        <w:rPr>
          <w:rFonts w:ascii="Times New Roman" w:hAnsi="Times New Roman" w:cs="Times New Roman"/>
          <w:sz w:val="24"/>
          <w:szCs w:val="24"/>
        </w:rPr>
        <w:t>sex, and education, and</w:t>
      </w:r>
      <w:r w:rsidR="00486034">
        <w:rPr>
          <w:rFonts w:ascii="Times New Roman" w:hAnsi="Times New Roman" w:cs="Times New Roman"/>
          <w:sz w:val="24"/>
          <w:szCs w:val="24"/>
        </w:rPr>
        <w:t xml:space="preserve"> in Model 3 </w:t>
      </w:r>
      <w:r w:rsidR="00361EFA">
        <w:rPr>
          <w:rFonts w:ascii="Times New Roman" w:hAnsi="Times New Roman" w:cs="Times New Roman"/>
          <w:sz w:val="24"/>
          <w:szCs w:val="24"/>
        </w:rPr>
        <w:t xml:space="preserve">we further </w:t>
      </w:r>
      <w:r w:rsidR="00486034">
        <w:rPr>
          <w:rFonts w:ascii="Times New Roman" w:hAnsi="Times New Roman" w:cs="Times New Roman"/>
          <w:sz w:val="24"/>
          <w:szCs w:val="24"/>
        </w:rPr>
        <w:t xml:space="preserve">adjusted for </w:t>
      </w:r>
      <w:r w:rsidR="00361EFA">
        <w:rPr>
          <w:rFonts w:ascii="Times New Roman" w:hAnsi="Times New Roman" w:cs="Times New Roman"/>
          <w:sz w:val="24"/>
          <w:szCs w:val="24"/>
        </w:rPr>
        <w:t>BMI category and depression</w:t>
      </w:r>
      <w:r w:rsidR="00486034">
        <w:rPr>
          <w:rFonts w:ascii="Times New Roman" w:hAnsi="Times New Roman" w:cs="Times New Roman"/>
          <w:sz w:val="24"/>
          <w:szCs w:val="24"/>
        </w:rPr>
        <w:t>.</w:t>
      </w:r>
      <w:r w:rsidR="00FA3D42">
        <w:rPr>
          <w:rFonts w:ascii="Times New Roman" w:hAnsi="Times New Roman" w:cs="Times New Roman"/>
          <w:sz w:val="24"/>
          <w:szCs w:val="24"/>
        </w:rPr>
        <w:t xml:space="preserve"> </w:t>
      </w:r>
      <w:r w:rsidR="00F113D5">
        <w:rPr>
          <w:rFonts w:ascii="Times New Roman" w:hAnsi="Times New Roman" w:cs="Times New Roman"/>
          <w:sz w:val="24"/>
          <w:szCs w:val="24"/>
        </w:rPr>
        <w:t>Additionally, we tested for potential effect modification by including two-way interaction terms between food insecurity and sex and food insecurity and race</w:t>
      </w:r>
      <w:r w:rsidR="00B8784E">
        <w:rPr>
          <w:rFonts w:ascii="Times New Roman" w:hAnsi="Times New Roman" w:cs="Times New Roman"/>
          <w:sz w:val="24"/>
          <w:szCs w:val="24"/>
        </w:rPr>
        <w:t>, then, following significant interactions, we stratified models by the effect modifier of interest. All analyses were conducted using survey weights to adjust for</w:t>
      </w:r>
      <w:r w:rsidR="00486034">
        <w:rPr>
          <w:rFonts w:ascii="Times New Roman" w:hAnsi="Times New Roman" w:cs="Times New Roman"/>
          <w:sz w:val="24"/>
          <w:szCs w:val="24"/>
        </w:rPr>
        <w:t xml:space="preserve"> the complex sampling methodology of NHANES</w:t>
      </w:r>
      <w:r w:rsidR="00ED3012">
        <w:rPr>
          <w:rFonts w:ascii="Times New Roman" w:hAnsi="Times New Roman" w:cs="Times New Roman"/>
          <w:sz w:val="24"/>
          <w:szCs w:val="24"/>
        </w:rPr>
        <w:t>.</w:t>
      </w:r>
      <w:r w:rsidR="00486034">
        <w:rPr>
          <w:rFonts w:ascii="Times New Roman" w:hAnsi="Times New Roman" w:cs="Times New Roman"/>
          <w:sz w:val="24"/>
          <w:szCs w:val="24"/>
        </w:rPr>
        <w:t xml:space="preserve"> Data management </w:t>
      </w:r>
      <w:r w:rsidR="00ED3012">
        <w:rPr>
          <w:rFonts w:ascii="Times New Roman" w:hAnsi="Times New Roman" w:cs="Times New Roman"/>
          <w:sz w:val="24"/>
          <w:szCs w:val="24"/>
        </w:rPr>
        <w:t>was</w:t>
      </w:r>
      <w:r w:rsidR="00486034">
        <w:rPr>
          <w:rFonts w:ascii="Times New Roman" w:hAnsi="Times New Roman" w:cs="Times New Roman"/>
          <w:sz w:val="24"/>
          <w:szCs w:val="24"/>
        </w:rPr>
        <w:t xml:space="preserve"> performed in R, version 3.6.1, and RStudio, version 1.2.5019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9TOYdIca","properties":{"formattedCitation":"(R Core Team, 2019)","plainCitation":"(R Core Team, 201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486034">
        <w:rPr>
          <w:rFonts w:ascii="Times New Roman" w:hAnsi="Times New Roman" w:cs="Times New Roman"/>
          <w:sz w:val="24"/>
          <w:szCs w:val="24"/>
        </w:rPr>
        <w:fldChar w:fldCharType="separate"/>
      </w:r>
      <w:r w:rsidR="00486034" w:rsidRPr="00A56CAF">
        <w:rPr>
          <w:rFonts w:ascii="Times New Roman" w:hAnsi="Times New Roman" w:cs="Times New Roman"/>
          <w:sz w:val="24"/>
        </w:rPr>
        <w:t>(R Core Team, 2019)</w:t>
      </w:r>
      <w:r w:rsidR="00486034">
        <w:rPr>
          <w:rFonts w:ascii="Times New Roman" w:hAnsi="Times New Roman" w:cs="Times New Roman"/>
          <w:sz w:val="24"/>
          <w:szCs w:val="24"/>
        </w:rPr>
        <w:fldChar w:fldCharType="end"/>
      </w:r>
      <w:r w:rsidR="00486034">
        <w:rPr>
          <w:rFonts w:ascii="Times New Roman" w:hAnsi="Times New Roman" w:cs="Times New Roman"/>
          <w:sz w:val="24"/>
          <w:szCs w:val="24"/>
        </w:rPr>
        <w:t xml:space="preserve">, using the </w:t>
      </w:r>
      <w:r w:rsidR="00486034" w:rsidRPr="00253732">
        <w:rPr>
          <w:rFonts w:ascii="Times New Roman" w:hAnsi="Times New Roman" w:cs="Times New Roman"/>
          <w:sz w:val="24"/>
          <w:szCs w:val="24"/>
        </w:rPr>
        <w:t>RNHANES</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DZJoPjTy","properties":{"formattedCitation":"(Susmann, 2016)","plainCitation":"(Susmann, 2016)","noteIndex":0},"citationItems":[{"id":1113,"uris":["http://zotero.org/users/5917738/items/2D6NYU4H"],"uri":["http://zotero.org/users/5917738/items/2D6NYU4H"],"itemData":{"id":1113,"type":"book","title":"RNHANES: Facilitates Analysis of CDC NHANES Data.","URL":"https://CRAN.R-project.org/package=RNHANES","version":"1.1.0","author":[{"family":"Susmann","given":"Herb"}],"issued":{"date-parts":[["2016"]]}}}],"schema":"https://github.com/citation-style-language/schema/raw/master/csl-citation.json"} </w:instrText>
      </w:r>
      <w:r w:rsidR="00486034">
        <w:rPr>
          <w:rFonts w:ascii="Times New Roman" w:hAnsi="Times New Roman" w:cs="Times New Roman"/>
          <w:sz w:val="24"/>
          <w:szCs w:val="24"/>
        </w:rPr>
        <w:fldChar w:fldCharType="separate"/>
      </w:r>
      <w:r w:rsidR="00486034" w:rsidRPr="006326CE">
        <w:rPr>
          <w:rFonts w:ascii="Times New Roman" w:hAnsi="Times New Roman" w:cs="Times New Roman"/>
          <w:sz w:val="24"/>
        </w:rPr>
        <w:t>(Susmann, 2016)</w:t>
      </w:r>
      <w:r w:rsidR="00486034">
        <w:rPr>
          <w:rFonts w:ascii="Times New Roman" w:hAnsi="Times New Roman" w:cs="Times New Roman"/>
          <w:sz w:val="24"/>
          <w:szCs w:val="24"/>
        </w:rPr>
        <w:fldChar w:fldCharType="end"/>
      </w:r>
      <w:r w:rsidR="00486034">
        <w:rPr>
          <w:rFonts w:ascii="Times New Roman" w:hAnsi="Times New Roman" w:cs="Times New Roman"/>
          <w:sz w:val="24"/>
          <w:szCs w:val="24"/>
        </w:rPr>
        <w:t xml:space="preserve"> and </w:t>
      </w:r>
      <w:r w:rsidR="00486034" w:rsidRPr="00253732">
        <w:rPr>
          <w:rFonts w:ascii="Times New Roman" w:hAnsi="Times New Roman" w:cs="Times New Roman"/>
          <w:sz w:val="24"/>
          <w:szCs w:val="24"/>
        </w:rPr>
        <w:t>dplyr</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WTdsZz0d","properties":{"formattedCitation":"(Wickham, Francois, Henry, &amp; M\\uc0\\u252{}ller, 2015)","plainCitation":"(Wickham, Francois, Henry, &amp; Müller, 2015)","noteIndex":0},"citationItems":[{"id":1115,"uris":["http://zotero.org/users/5917738/items/FVLXS9U4"],"uri":["http://zotero.org/users/5917738/items/FVLXS9U4"],"itemData":{"id":1115,"type":"article-journal","container-title":"R package version 0.4","journalAbbreviation":"R package version 0.4","title":"dplyr: A grammar of data manipulation","volume":"3","author":[{"family":"Wickham","given":"Hadley"},{"family":"Francois","given":"Romain"},{"family":"Henry","given":"Lionel"},{"family":"Müller","given":"Kirill"}],"issued":{"date-parts":[["2015"]]}}}],"schema":"https://github.com/citation-style-language/schema/raw/master/csl-citation.json"} </w:instrText>
      </w:r>
      <w:r w:rsidR="00486034">
        <w:rPr>
          <w:rFonts w:ascii="Times New Roman" w:hAnsi="Times New Roman" w:cs="Times New Roman"/>
          <w:sz w:val="24"/>
          <w:szCs w:val="24"/>
        </w:rPr>
        <w:fldChar w:fldCharType="separate"/>
      </w:r>
      <w:r w:rsidR="00486034" w:rsidRPr="00486034">
        <w:rPr>
          <w:rFonts w:ascii="Times New Roman" w:hAnsi="Times New Roman" w:cs="Times New Roman"/>
          <w:sz w:val="24"/>
          <w:szCs w:val="24"/>
        </w:rPr>
        <w:t>(Wickham, Francois, Henry, &amp; Müller, 2015)</w:t>
      </w:r>
      <w:r w:rsidR="00486034">
        <w:rPr>
          <w:rFonts w:ascii="Times New Roman" w:hAnsi="Times New Roman" w:cs="Times New Roman"/>
          <w:sz w:val="24"/>
          <w:szCs w:val="24"/>
        </w:rPr>
        <w:fldChar w:fldCharType="end"/>
      </w:r>
      <w:r w:rsidR="00486034">
        <w:rPr>
          <w:rFonts w:ascii="Times New Roman" w:hAnsi="Times New Roman" w:cs="Times New Roman"/>
          <w:i/>
          <w:iCs/>
          <w:sz w:val="24"/>
          <w:szCs w:val="24"/>
        </w:rPr>
        <w:t xml:space="preserve"> </w:t>
      </w:r>
      <w:r w:rsidR="00486034">
        <w:rPr>
          <w:rFonts w:ascii="Times New Roman" w:hAnsi="Times New Roman" w:cs="Times New Roman"/>
          <w:sz w:val="24"/>
          <w:szCs w:val="24"/>
        </w:rPr>
        <w:t xml:space="preserve">packages for data management, </w:t>
      </w:r>
      <w:r w:rsidR="00ED3012">
        <w:rPr>
          <w:rFonts w:ascii="Times New Roman" w:hAnsi="Times New Roman" w:cs="Times New Roman"/>
          <w:sz w:val="24"/>
          <w:szCs w:val="24"/>
        </w:rPr>
        <w:t>and an</w:t>
      </w:r>
      <w:r w:rsidR="00F24CA7">
        <w:rPr>
          <w:rFonts w:ascii="Times New Roman" w:hAnsi="Times New Roman" w:cs="Times New Roman"/>
          <w:sz w:val="24"/>
          <w:szCs w:val="24"/>
        </w:rPr>
        <w:t>alysis was done</w:t>
      </w:r>
      <w:r w:rsidR="00ED3012">
        <w:rPr>
          <w:rFonts w:ascii="Times New Roman" w:hAnsi="Times New Roman" w:cs="Times New Roman"/>
          <w:sz w:val="24"/>
          <w:szCs w:val="24"/>
        </w:rPr>
        <w:t xml:space="preserve"> in Stata</w:t>
      </w:r>
      <w:r w:rsidR="001B77F1">
        <w:rPr>
          <w:rFonts w:ascii="Times New Roman" w:hAnsi="Times New Roman" w:cs="Times New Roman"/>
          <w:sz w:val="24"/>
          <w:szCs w:val="24"/>
        </w:rPr>
        <w:t xml:space="preserve">, version </w:t>
      </w:r>
      <w:commentRangeStart w:id="2"/>
      <w:r w:rsidR="001B77F1">
        <w:rPr>
          <w:rFonts w:ascii="Times New Roman" w:hAnsi="Times New Roman" w:cs="Times New Roman"/>
          <w:sz w:val="24"/>
          <w:szCs w:val="24"/>
        </w:rPr>
        <w:t>15</w:t>
      </w:r>
      <w:commentRangeEnd w:id="2"/>
      <w:r w:rsidR="00F24CA7">
        <w:rPr>
          <w:rStyle w:val="CommentReference"/>
        </w:rPr>
        <w:commentReference w:id="2"/>
      </w:r>
      <w:r w:rsidR="001B77F1">
        <w:rPr>
          <w:rFonts w:ascii="Times New Roman" w:hAnsi="Times New Roman" w:cs="Times New Roman"/>
          <w:sz w:val="24"/>
          <w:szCs w:val="24"/>
        </w:rPr>
        <w:t>.</w:t>
      </w:r>
    </w:p>
    <w:p w14:paraId="43FE0909" w14:textId="77777777" w:rsidR="00486034" w:rsidRDefault="00486034" w:rsidP="00486034">
      <w:pPr>
        <w:rPr>
          <w:rFonts w:ascii="Times New Roman" w:hAnsi="Times New Roman" w:cs="Times New Roman"/>
          <w:b/>
          <w:bCs/>
          <w:sz w:val="24"/>
          <w:szCs w:val="24"/>
        </w:rPr>
      </w:pPr>
      <w:r>
        <w:rPr>
          <w:rFonts w:ascii="Times New Roman" w:hAnsi="Times New Roman" w:cs="Times New Roman"/>
          <w:b/>
          <w:bCs/>
          <w:sz w:val="24"/>
          <w:szCs w:val="24"/>
        </w:rPr>
        <w:t>Results</w:t>
      </w:r>
    </w:p>
    <w:p w14:paraId="03AD733E" w14:textId="77777777" w:rsidR="00486034" w:rsidRPr="00637C9C" w:rsidRDefault="00486034" w:rsidP="00486034">
      <w:pPr>
        <w:rPr>
          <w:rFonts w:ascii="Times New Roman" w:hAnsi="Times New Roman" w:cs="Times New Roman"/>
          <w:b/>
          <w:bCs/>
          <w:sz w:val="24"/>
          <w:szCs w:val="24"/>
        </w:rPr>
      </w:pPr>
      <w:r>
        <w:rPr>
          <w:rFonts w:ascii="Times New Roman" w:hAnsi="Times New Roman" w:cs="Times New Roman"/>
          <w:sz w:val="24"/>
          <w:szCs w:val="24"/>
        </w:rPr>
        <w:br w:type="page"/>
      </w:r>
    </w:p>
    <w:p w14:paraId="302AC440" w14:textId="77777777" w:rsidR="00486034"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02101B93" w14:textId="77777777" w:rsidR="00907227" w:rsidRPr="00907227" w:rsidRDefault="00486034" w:rsidP="00907227">
      <w:pPr>
        <w:pStyle w:val="Bibliography"/>
        <w:rPr>
          <w:rFonts w:ascii="Times New Roman" w:hAnsi="Times New Roman" w:cs="Times New Roman"/>
          <w:sz w:val="24"/>
        </w:rPr>
      </w:pPr>
      <w:r>
        <w:fldChar w:fldCharType="begin"/>
      </w:r>
      <w:r w:rsidR="00907227">
        <w:instrText xml:space="preserve"> ADDIN ZOTERO_BIBL {"uncited":[],"omitted":[],"custom":[]} CSL_BIBLIOGRAPHY </w:instrText>
      </w:r>
      <w:r>
        <w:fldChar w:fldCharType="separate"/>
      </w:r>
      <w:r w:rsidR="00907227" w:rsidRPr="00907227">
        <w:rPr>
          <w:rFonts w:ascii="Times New Roman" w:hAnsi="Times New Roman" w:cs="Times New Roman"/>
          <w:sz w:val="24"/>
        </w:rPr>
        <w:t xml:space="preserve">Becker, C. B., Middlemass, K., Johnson, C., Taylor, B., Gomez, F., &amp; Sutherland, A. (2018). Traumatic event exposure associated with increased food insecurity and eating disorder pathology. </w:t>
      </w:r>
      <w:r w:rsidR="00907227" w:rsidRPr="00907227">
        <w:rPr>
          <w:rFonts w:ascii="Times New Roman" w:hAnsi="Times New Roman" w:cs="Times New Roman"/>
          <w:i/>
          <w:iCs/>
          <w:sz w:val="24"/>
        </w:rPr>
        <w:t>Public Health Nutrition</w:t>
      </w:r>
      <w:r w:rsidR="00907227" w:rsidRPr="00907227">
        <w:rPr>
          <w:rFonts w:ascii="Times New Roman" w:hAnsi="Times New Roman" w:cs="Times New Roman"/>
          <w:sz w:val="24"/>
        </w:rPr>
        <w:t xml:space="preserve">, </w:t>
      </w:r>
      <w:r w:rsidR="00907227" w:rsidRPr="00907227">
        <w:rPr>
          <w:rFonts w:ascii="Times New Roman" w:hAnsi="Times New Roman" w:cs="Times New Roman"/>
          <w:i/>
          <w:iCs/>
          <w:sz w:val="24"/>
        </w:rPr>
        <w:t>21</w:t>
      </w:r>
      <w:r w:rsidR="00907227" w:rsidRPr="00907227">
        <w:rPr>
          <w:rFonts w:ascii="Times New Roman" w:hAnsi="Times New Roman" w:cs="Times New Roman"/>
          <w:sz w:val="24"/>
        </w:rPr>
        <w:t>(16), 3058–3066. doi: 10.1017/S1368980018001738</w:t>
      </w:r>
    </w:p>
    <w:p w14:paraId="3EFE92DF"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ecker, C. B., Middlemass, K. M., Gomez, F., &amp; Martinez-Abrego, A. (2019). Eating Disorder Pathology Among Individuals Living With Food Insecurity: A Replication Study. </w:t>
      </w:r>
      <w:r w:rsidRPr="00907227">
        <w:rPr>
          <w:rFonts w:ascii="Times New Roman" w:hAnsi="Times New Roman" w:cs="Times New Roman"/>
          <w:i/>
          <w:iCs/>
          <w:sz w:val="24"/>
        </w:rPr>
        <w:t>Clinical Psychological Science</w:t>
      </w:r>
      <w:r w:rsidRPr="00907227">
        <w:rPr>
          <w:rFonts w:ascii="Times New Roman" w:hAnsi="Times New Roman" w:cs="Times New Roman"/>
          <w:sz w:val="24"/>
        </w:rPr>
        <w:t xml:space="preserve">, </w:t>
      </w:r>
      <w:r w:rsidRPr="00907227">
        <w:rPr>
          <w:rFonts w:ascii="Times New Roman" w:hAnsi="Times New Roman" w:cs="Times New Roman"/>
          <w:i/>
          <w:iCs/>
          <w:sz w:val="24"/>
        </w:rPr>
        <w:t>7</w:t>
      </w:r>
      <w:r w:rsidRPr="00907227">
        <w:rPr>
          <w:rFonts w:ascii="Times New Roman" w:hAnsi="Times New Roman" w:cs="Times New Roman"/>
          <w:sz w:val="24"/>
        </w:rPr>
        <w:t>(5), 1144–1158. doi: 10.1177/2167702619851811</w:t>
      </w:r>
    </w:p>
    <w:p w14:paraId="47553EE5"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ecker, C. B., Middlemass, K., Taylor, B., Johnson, C., &amp; Gomez, F. (2017). Food insecurity and eating disorder pathology.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0</w:t>
      </w:r>
      <w:r w:rsidRPr="00907227">
        <w:rPr>
          <w:rFonts w:ascii="Times New Roman" w:hAnsi="Times New Roman" w:cs="Times New Roman"/>
          <w:sz w:val="24"/>
        </w:rPr>
        <w:t>(9), 1031–1040. doi: 10.1002/eat.22735</w:t>
      </w:r>
    </w:p>
    <w:p w14:paraId="2C5AA56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ickel, G., Mark, N., Cristofer, P., William, H., &amp; John, C. (2000). </w:t>
      </w:r>
      <w:r w:rsidRPr="00907227">
        <w:rPr>
          <w:rFonts w:ascii="Times New Roman" w:hAnsi="Times New Roman" w:cs="Times New Roman"/>
          <w:i/>
          <w:iCs/>
          <w:sz w:val="24"/>
        </w:rPr>
        <w:t>Guide to Measuring Household Food Security, Revised March 2000</w:t>
      </w:r>
      <w:r w:rsidRPr="00907227">
        <w:rPr>
          <w:rFonts w:ascii="Times New Roman" w:hAnsi="Times New Roman" w:cs="Times New Roman"/>
          <w:sz w:val="24"/>
        </w:rPr>
        <w:t>.</w:t>
      </w:r>
    </w:p>
    <w:p w14:paraId="2C88C5A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astellari, E., Cotti, C., Gordanier, J., &amp; Ozturk, O. (2017). Does the Timing of Food Stamp Distribution Matter? A Panel-Data Analysis of Monthly Purchasing Patterns of US Households. </w:t>
      </w:r>
      <w:r w:rsidRPr="00907227">
        <w:rPr>
          <w:rFonts w:ascii="Times New Roman" w:hAnsi="Times New Roman" w:cs="Times New Roman"/>
          <w:i/>
          <w:iCs/>
          <w:sz w:val="24"/>
        </w:rPr>
        <w:t>Health Economics</w:t>
      </w:r>
      <w:r w:rsidRPr="00907227">
        <w:rPr>
          <w:rFonts w:ascii="Times New Roman" w:hAnsi="Times New Roman" w:cs="Times New Roman"/>
          <w:sz w:val="24"/>
        </w:rPr>
        <w:t xml:space="preserve">, </w:t>
      </w:r>
      <w:r w:rsidRPr="00907227">
        <w:rPr>
          <w:rFonts w:ascii="Times New Roman" w:hAnsi="Times New Roman" w:cs="Times New Roman"/>
          <w:i/>
          <w:iCs/>
          <w:sz w:val="24"/>
        </w:rPr>
        <w:t>26</w:t>
      </w:r>
      <w:r w:rsidRPr="00907227">
        <w:rPr>
          <w:rFonts w:ascii="Times New Roman" w:hAnsi="Times New Roman" w:cs="Times New Roman"/>
          <w:sz w:val="24"/>
        </w:rPr>
        <w:t>(11), 1380–1393. doi: 10.1002/hec.3428</w:t>
      </w:r>
    </w:p>
    <w:p w14:paraId="1612571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oleman-Jensen, A., Rabbitt, M. P., Gregory, C., &amp; Singh, A. (2018). </w:t>
      </w:r>
      <w:r w:rsidRPr="00907227">
        <w:rPr>
          <w:rFonts w:ascii="Times New Roman" w:hAnsi="Times New Roman" w:cs="Times New Roman"/>
          <w:i/>
          <w:iCs/>
          <w:sz w:val="24"/>
        </w:rPr>
        <w:t>Household Food Security in the United States in 2018</w:t>
      </w:r>
      <w:r w:rsidRPr="00907227">
        <w:rPr>
          <w:rFonts w:ascii="Times New Roman" w:hAnsi="Times New Roman" w:cs="Times New Roman"/>
          <w:sz w:val="24"/>
        </w:rPr>
        <w:t>. 47.</w:t>
      </w:r>
    </w:p>
    <w:p w14:paraId="58A46154"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urtin, L. R., Mohadjer, L. K., Dohrmann, S. M., Kruszon-Moran, D., Mirel, L. B., Carroll, M., … Johnson, C. L. (2013). National Health and Nutrition Examination Survey: Sample design, 2007-2010. </w:t>
      </w:r>
      <w:r w:rsidRPr="00907227">
        <w:rPr>
          <w:rFonts w:ascii="Times New Roman" w:hAnsi="Times New Roman" w:cs="Times New Roman"/>
          <w:i/>
          <w:iCs/>
          <w:sz w:val="24"/>
        </w:rPr>
        <w:t>Vital and Health Statistics. Series 2, Data Evaluation and Methods Research</w:t>
      </w:r>
      <w:r w:rsidRPr="00907227">
        <w:rPr>
          <w:rFonts w:ascii="Times New Roman" w:hAnsi="Times New Roman" w:cs="Times New Roman"/>
          <w:sz w:val="24"/>
        </w:rPr>
        <w:t>, (160), 1–23.</w:t>
      </w:r>
    </w:p>
    <w:p w14:paraId="3536A809"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lastRenderedPageBreak/>
        <w:t xml:space="preserve">Dinour, L. M., Bergen, D., &amp; Yeh, M.-C. (2007). The Food Insecurity–Obesity Paradox: A Review of the Literature and the Role Food Stamps May Play. </w:t>
      </w:r>
      <w:r w:rsidRPr="00907227">
        <w:rPr>
          <w:rFonts w:ascii="Times New Roman" w:hAnsi="Times New Roman" w:cs="Times New Roman"/>
          <w:i/>
          <w:iCs/>
          <w:sz w:val="24"/>
        </w:rPr>
        <w:t>Journal of the American Dietetic Association</w:t>
      </w:r>
      <w:r w:rsidRPr="00907227">
        <w:rPr>
          <w:rFonts w:ascii="Times New Roman" w:hAnsi="Times New Roman" w:cs="Times New Roman"/>
          <w:sz w:val="24"/>
        </w:rPr>
        <w:t xml:space="preserve">, </w:t>
      </w:r>
      <w:r w:rsidRPr="00907227">
        <w:rPr>
          <w:rFonts w:ascii="Times New Roman" w:hAnsi="Times New Roman" w:cs="Times New Roman"/>
          <w:i/>
          <w:iCs/>
          <w:sz w:val="24"/>
        </w:rPr>
        <w:t>107</w:t>
      </w:r>
      <w:r w:rsidRPr="00907227">
        <w:rPr>
          <w:rFonts w:ascii="Times New Roman" w:hAnsi="Times New Roman" w:cs="Times New Roman"/>
          <w:sz w:val="24"/>
        </w:rPr>
        <w:t>(11), 1952–1961. doi: 10.1016/j.jada.2007.08.006</w:t>
      </w:r>
    </w:p>
    <w:p w14:paraId="0CD936E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Drewnowski, A. (2004). Obesity and the food environment: Dietary energy density and diet costs. </w:t>
      </w:r>
      <w:r w:rsidRPr="00907227">
        <w:rPr>
          <w:rFonts w:ascii="Times New Roman" w:hAnsi="Times New Roman" w:cs="Times New Roman"/>
          <w:i/>
          <w:iCs/>
          <w:sz w:val="24"/>
        </w:rPr>
        <w:t>American Journal of Preventive Medicine</w:t>
      </w:r>
      <w:r w:rsidRPr="00907227">
        <w:rPr>
          <w:rFonts w:ascii="Times New Roman" w:hAnsi="Times New Roman" w:cs="Times New Roman"/>
          <w:sz w:val="24"/>
        </w:rPr>
        <w:t xml:space="preserve">, </w:t>
      </w:r>
      <w:r w:rsidRPr="00907227">
        <w:rPr>
          <w:rFonts w:ascii="Times New Roman" w:hAnsi="Times New Roman" w:cs="Times New Roman"/>
          <w:i/>
          <w:iCs/>
          <w:sz w:val="24"/>
        </w:rPr>
        <w:t>27</w:t>
      </w:r>
      <w:r w:rsidRPr="00907227">
        <w:rPr>
          <w:rFonts w:ascii="Times New Roman" w:hAnsi="Times New Roman" w:cs="Times New Roman"/>
          <w:sz w:val="24"/>
        </w:rPr>
        <w:t>(3), 154–162.</w:t>
      </w:r>
    </w:p>
    <w:p w14:paraId="041C7A17"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Franklin, B., Jones, A., Love, D., Puckett, S., Macklin, J., &amp; White-Means, S. (2012). EXPLORING MEDIATORS OF FOOD INSECURITY AND OBESITY: A REVIEW OF RECENT LITERATURE. </w:t>
      </w:r>
      <w:r w:rsidRPr="00907227">
        <w:rPr>
          <w:rFonts w:ascii="Times New Roman" w:hAnsi="Times New Roman" w:cs="Times New Roman"/>
          <w:i/>
          <w:iCs/>
          <w:sz w:val="24"/>
        </w:rPr>
        <w:t>Journal of Community Health</w:t>
      </w:r>
      <w:r w:rsidRPr="00907227">
        <w:rPr>
          <w:rFonts w:ascii="Times New Roman" w:hAnsi="Times New Roman" w:cs="Times New Roman"/>
          <w:sz w:val="24"/>
        </w:rPr>
        <w:t xml:space="preserve">, </w:t>
      </w:r>
      <w:r w:rsidRPr="00907227">
        <w:rPr>
          <w:rFonts w:ascii="Times New Roman" w:hAnsi="Times New Roman" w:cs="Times New Roman"/>
          <w:i/>
          <w:iCs/>
          <w:sz w:val="24"/>
        </w:rPr>
        <w:t>37</w:t>
      </w:r>
      <w:r w:rsidRPr="00907227">
        <w:rPr>
          <w:rFonts w:ascii="Times New Roman" w:hAnsi="Times New Roman" w:cs="Times New Roman"/>
          <w:sz w:val="24"/>
        </w:rPr>
        <w:t>(1), 253–264. doi: 10.1007/s10900-011-9420-4</w:t>
      </w:r>
    </w:p>
    <w:p w14:paraId="538477F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Gooding, H. C., Walls, C. E., &amp; Richmond, T. K. (2012). Food Insecurity and Increased BMI in Young Adult Women. </w:t>
      </w:r>
      <w:r w:rsidRPr="00907227">
        <w:rPr>
          <w:rFonts w:ascii="Times New Roman" w:hAnsi="Times New Roman" w:cs="Times New Roman"/>
          <w:i/>
          <w:iCs/>
          <w:sz w:val="24"/>
        </w:rPr>
        <w:t>Obesity</w:t>
      </w:r>
      <w:r w:rsidRPr="00907227">
        <w:rPr>
          <w:rFonts w:ascii="Times New Roman" w:hAnsi="Times New Roman" w:cs="Times New Roman"/>
          <w:sz w:val="24"/>
        </w:rPr>
        <w:t xml:space="preserve">, </w:t>
      </w:r>
      <w:r w:rsidRPr="00907227">
        <w:rPr>
          <w:rFonts w:ascii="Times New Roman" w:hAnsi="Times New Roman" w:cs="Times New Roman"/>
          <w:i/>
          <w:iCs/>
          <w:sz w:val="24"/>
        </w:rPr>
        <w:t>20</w:t>
      </w:r>
      <w:r w:rsidRPr="00907227">
        <w:rPr>
          <w:rFonts w:ascii="Times New Roman" w:hAnsi="Times New Roman" w:cs="Times New Roman"/>
          <w:sz w:val="24"/>
        </w:rPr>
        <w:t>(9), 1896–1901. doi: 10.1038/oby.2011.233</w:t>
      </w:r>
    </w:p>
    <w:p w14:paraId="1BFBB7C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Gundersen, C., &amp; Ziliak, J. P. (2018). Food Insecurity Research in the United States: Where We Have Been and Where We Need to Go. </w:t>
      </w:r>
      <w:r w:rsidRPr="00907227">
        <w:rPr>
          <w:rFonts w:ascii="Times New Roman" w:hAnsi="Times New Roman" w:cs="Times New Roman"/>
          <w:i/>
          <w:iCs/>
          <w:sz w:val="24"/>
        </w:rPr>
        <w:t>Applied Economic Perspectives and Policy</w:t>
      </w:r>
      <w:r w:rsidRPr="00907227">
        <w:rPr>
          <w:rFonts w:ascii="Times New Roman" w:hAnsi="Times New Roman" w:cs="Times New Roman"/>
          <w:sz w:val="24"/>
        </w:rPr>
        <w:t xml:space="preserve">, </w:t>
      </w:r>
      <w:r w:rsidRPr="00907227">
        <w:rPr>
          <w:rFonts w:ascii="Times New Roman" w:hAnsi="Times New Roman" w:cs="Times New Roman"/>
          <w:i/>
          <w:iCs/>
          <w:sz w:val="24"/>
        </w:rPr>
        <w:t>40</w:t>
      </w:r>
      <w:r w:rsidRPr="00907227">
        <w:rPr>
          <w:rFonts w:ascii="Times New Roman" w:hAnsi="Times New Roman" w:cs="Times New Roman"/>
          <w:sz w:val="24"/>
        </w:rPr>
        <w:t>(1), 119–135. doi: 10.1093/aepp/ppx058</w:t>
      </w:r>
    </w:p>
    <w:p w14:paraId="22C6B7E5"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Hernandez, D. C., Reesor, L. M., &amp; Murillo, R. (2017). Food insecurity and adult overweight/obesity: Gender and race/ethnic disparities. </w:t>
      </w:r>
      <w:r w:rsidRPr="00907227">
        <w:rPr>
          <w:rFonts w:ascii="Times New Roman" w:hAnsi="Times New Roman" w:cs="Times New Roman"/>
          <w:i/>
          <w:iCs/>
          <w:sz w:val="24"/>
        </w:rPr>
        <w:t>Appetite</w:t>
      </w:r>
      <w:r w:rsidRPr="00907227">
        <w:rPr>
          <w:rFonts w:ascii="Times New Roman" w:hAnsi="Times New Roman" w:cs="Times New Roman"/>
          <w:sz w:val="24"/>
        </w:rPr>
        <w:t xml:space="preserve">, </w:t>
      </w:r>
      <w:r w:rsidRPr="00907227">
        <w:rPr>
          <w:rFonts w:ascii="Times New Roman" w:hAnsi="Times New Roman" w:cs="Times New Roman"/>
          <w:i/>
          <w:iCs/>
          <w:sz w:val="24"/>
        </w:rPr>
        <w:t>117</w:t>
      </w:r>
      <w:r w:rsidRPr="00907227">
        <w:rPr>
          <w:rFonts w:ascii="Times New Roman" w:hAnsi="Times New Roman" w:cs="Times New Roman"/>
          <w:sz w:val="24"/>
        </w:rPr>
        <w:t>, 373–378. doi: 10.1016/j.appet.2017.07.010</w:t>
      </w:r>
    </w:p>
    <w:p w14:paraId="3C899B2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Hudson, J. I., Hiripi, E., Pope, H. G., &amp; Kessler, R. C. (2007). The prevalence and correlates of eating disorders in the National Comorbidity Survey Replication. </w:t>
      </w:r>
      <w:r w:rsidRPr="00907227">
        <w:rPr>
          <w:rFonts w:ascii="Times New Roman" w:hAnsi="Times New Roman" w:cs="Times New Roman"/>
          <w:i/>
          <w:iCs/>
          <w:sz w:val="24"/>
        </w:rPr>
        <w:t>Biological Psychiatry</w:t>
      </w:r>
      <w:r w:rsidRPr="00907227">
        <w:rPr>
          <w:rFonts w:ascii="Times New Roman" w:hAnsi="Times New Roman" w:cs="Times New Roman"/>
          <w:sz w:val="24"/>
        </w:rPr>
        <w:t xml:space="preserve">, </w:t>
      </w:r>
      <w:r w:rsidRPr="00907227">
        <w:rPr>
          <w:rFonts w:ascii="Times New Roman" w:hAnsi="Times New Roman" w:cs="Times New Roman"/>
          <w:i/>
          <w:iCs/>
          <w:sz w:val="24"/>
        </w:rPr>
        <w:t>61</w:t>
      </w:r>
      <w:r w:rsidRPr="00907227">
        <w:rPr>
          <w:rFonts w:ascii="Times New Roman" w:hAnsi="Times New Roman" w:cs="Times New Roman"/>
          <w:sz w:val="24"/>
        </w:rPr>
        <w:t>(3), 348–358. doi: 10.1016/j.biopsych.2006.03.040</w:t>
      </w:r>
    </w:p>
    <w:p w14:paraId="0612855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Johnson, C. L., Dohrmann, S. M., Burt, V. L., &amp; Mohadjer, L. K. (2014). </w:t>
      </w:r>
      <w:r w:rsidRPr="00907227">
        <w:rPr>
          <w:rFonts w:ascii="Times New Roman" w:hAnsi="Times New Roman" w:cs="Times New Roman"/>
          <w:i/>
          <w:iCs/>
          <w:sz w:val="24"/>
        </w:rPr>
        <w:t>National health and nutrition examination survey: Sample design, 2011-2014</w:t>
      </w:r>
      <w:r w:rsidRPr="00907227">
        <w:rPr>
          <w:rFonts w:ascii="Times New Roman" w:hAnsi="Times New Roman" w:cs="Times New Roman"/>
          <w:sz w:val="24"/>
        </w:rPr>
        <w:t>. US Department of Health and Human Services, Centers for Disease Control and ….</w:t>
      </w:r>
    </w:p>
    <w:p w14:paraId="0F91D703"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lastRenderedPageBreak/>
        <w:t xml:space="preserve">Kim, S., Egerter, S., Cubbin, C., Takahashi, E. R., &amp; Braveman, P. (2007). Potential Implications of Missing Income Data in Population-Based Surveys: An Example from a Postpartum Survey in California. </w:t>
      </w:r>
      <w:r w:rsidRPr="00907227">
        <w:rPr>
          <w:rFonts w:ascii="Times New Roman" w:hAnsi="Times New Roman" w:cs="Times New Roman"/>
          <w:i/>
          <w:iCs/>
          <w:sz w:val="24"/>
        </w:rPr>
        <w:t>Public Health Reports</w:t>
      </w:r>
      <w:r w:rsidRPr="00907227">
        <w:rPr>
          <w:rFonts w:ascii="Times New Roman" w:hAnsi="Times New Roman" w:cs="Times New Roman"/>
          <w:sz w:val="24"/>
        </w:rPr>
        <w:t xml:space="preserve">, </w:t>
      </w:r>
      <w:r w:rsidRPr="00907227">
        <w:rPr>
          <w:rFonts w:ascii="Times New Roman" w:hAnsi="Times New Roman" w:cs="Times New Roman"/>
          <w:i/>
          <w:iCs/>
          <w:sz w:val="24"/>
        </w:rPr>
        <w:t>122</w:t>
      </w:r>
      <w:r w:rsidRPr="00907227">
        <w:rPr>
          <w:rFonts w:ascii="Times New Roman" w:hAnsi="Times New Roman" w:cs="Times New Roman"/>
          <w:sz w:val="24"/>
        </w:rPr>
        <w:t>(6), 753–763.</w:t>
      </w:r>
    </w:p>
    <w:p w14:paraId="68F24C5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Kroenke, K., Spitzer, R. L., &amp; Williams, J. B. W. (2001). The PHQ-9. </w:t>
      </w:r>
      <w:r w:rsidRPr="00907227">
        <w:rPr>
          <w:rFonts w:ascii="Times New Roman" w:hAnsi="Times New Roman" w:cs="Times New Roman"/>
          <w:i/>
          <w:iCs/>
          <w:sz w:val="24"/>
        </w:rPr>
        <w:t>Journal of General Internal Medicine</w:t>
      </w:r>
      <w:r w:rsidRPr="00907227">
        <w:rPr>
          <w:rFonts w:ascii="Times New Roman" w:hAnsi="Times New Roman" w:cs="Times New Roman"/>
          <w:sz w:val="24"/>
        </w:rPr>
        <w:t xml:space="preserve">, </w:t>
      </w:r>
      <w:r w:rsidRPr="00907227">
        <w:rPr>
          <w:rFonts w:ascii="Times New Roman" w:hAnsi="Times New Roman" w:cs="Times New Roman"/>
          <w:i/>
          <w:iCs/>
          <w:sz w:val="24"/>
        </w:rPr>
        <w:t>16</w:t>
      </w:r>
      <w:r w:rsidRPr="00907227">
        <w:rPr>
          <w:rFonts w:ascii="Times New Roman" w:hAnsi="Times New Roman" w:cs="Times New Roman"/>
          <w:sz w:val="24"/>
        </w:rPr>
        <w:t>(9), 606–613. doi: 10.1046/j.1525-1497.2001.016009606.x</w:t>
      </w:r>
    </w:p>
    <w:p w14:paraId="326816B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eung, C. W., Epel, E. S., Willett, W. C., Rimm, E. B., &amp; Laraia, B. A. (2015). Household Food Insecurity Is Positively Associated with Depression among Low-Income Supplemental Nutrition Assistance Program Participants and Income-Eligible Nonparticipants. </w:t>
      </w:r>
      <w:r w:rsidRPr="00907227">
        <w:rPr>
          <w:rFonts w:ascii="Times New Roman" w:hAnsi="Times New Roman" w:cs="Times New Roman"/>
          <w:i/>
          <w:iCs/>
          <w:sz w:val="24"/>
        </w:rPr>
        <w:t>The Journal of Nutrition</w:t>
      </w:r>
      <w:r w:rsidRPr="00907227">
        <w:rPr>
          <w:rFonts w:ascii="Times New Roman" w:hAnsi="Times New Roman" w:cs="Times New Roman"/>
          <w:sz w:val="24"/>
        </w:rPr>
        <w:t xml:space="preserve">, </w:t>
      </w:r>
      <w:r w:rsidRPr="00907227">
        <w:rPr>
          <w:rFonts w:ascii="Times New Roman" w:hAnsi="Times New Roman" w:cs="Times New Roman"/>
          <w:i/>
          <w:iCs/>
          <w:sz w:val="24"/>
        </w:rPr>
        <w:t>145</w:t>
      </w:r>
      <w:r w:rsidRPr="00907227">
        <w:rPr>
          <w:rFonts w:ascii="Times New Roman" w:hAnsi="Times New Roman" w:cs="Times New Roman"/>
          <w:sz w:val="24"/>
        </w:rPr>
        <w:t>(3), 622–627. doi: 10.3945/jn.114.199414</w:t>
      </w:r>
    </w:p>
    <w:p w14:paraId="5E3CA4F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umley, T. (2004). Analysis of Complex Survey Samples. </w:t>
      </w:r>
      <w:r w:rsidRPr="00907227">
        <w:rPr>
          <w:rFonts w:ascii="Times New Roman" w:hAnsi="Times New Roman" w:cs="Times New Roman"/>
          <w:i/>
          <w:iCs/>
          <w:sz w:val="24"/>
        </w:rPr>
        <w:t>Journal of Statistical Software</w:t>
      </w:r>
      <w:r w:rsidRPr="00907227">
        <w:rPr>
          <w:rFonts w:ascii="Times New Roman" w:hAnsi="Times New Roman" w:cs="Times New Roman"/>
          <w:sz w:val="24"/>
        </w:rPr>
        <w:t xml:space="preserve">, </w:t>
      </w:r>
      <w:r w:rsidRPr="00907227">
        <w:rPr>
          <w:rFonts w:ascii="Times New Roman" w:hAnsi="Times New Roman" w:cs="Times New Roman"/>
          <w:i/>
          <w:iCs/>
          <w:sz w:val="24"/>
        </w:rPr>
        <w:t>9</w:t>
      </w:r>
      <w:r w:rsidRPr="00907227">
        <w:rPr>
          <w:rFonts w:ascii="Times New Roman" w:hAnsi="Times New Roman" w:cs="Times New Roman"/>
          <w:sz w:val="24"/>
        </w:rPr>
        <w:t>(1), 1–19. doi: 10.18637/jss.v009.i08</w:t>
      </w:r>
    </w:p>
    <w:p w14:paraId="5791E8A1"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ydecker, J. A., &amp; Grilo, C. M. (2019). Food insecurity and bulimia nervosa in the United States.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2</w:t>
      </w:r>
      <w:r w:rsidRPr="00907227">
        <w:rPr>
          <w:rFonts w:ascii="Times New Roman" w:hAnsi="Times New Roman" w:cs="Times New Roman"/>
          <w:sz w:val="24"/>
        </w:rPr>
        <w:t>(6), 735–739. doi: 10.1002/eat.23074</w:t>
      </w:r>
    </w:p>
    <w:p w14:paraId="13965237"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Martin, M. A., &amp; Lippert, A. M. (2012). Feeding her children, but risking her health: The intersection of gender, household food insecurity and obesity. </w:t>
      </w:r>
      <w:r w:rsidRPr="00907227">
        <w:rPr>
          <w:rFonts w:ascii="Times New Roman" w:hAnsi="Times New Roman" w:cs="Times New Roman"/>
          <w:i/>
          <w:iCs/>
          <w:sz w:val="24"/>
        </w:rPr>
        <w:t>Social Science &amp; Medicine</w:t>
      </w:r>
      <w:r w:rsidRPr="00907227">
        <w:rPr>
          <w:rFonts w:ascii="Times New Roman" w:hAnsi="Times New Roman" w:cs="Times New Roman"/>
          <w:sz w:val="24"/>
        </w:rPr>
        <w:t xml:space="preserve">, </w:t>
      </w:r>
      <w:r w:rsidRPr="00907227">
        <w:rPr>
          <w:rFonts w:ascii="Times New Roman" w:hAnsi="Times New Roman" w:cs="Times New Roman"/>
          <w:i/>
          <w:iCs/>
          <w:sz w:val="24"/>
        </w:rPr>
        <w:t>74</w:t>
      </w:r>
      <w:r w:rsidRPr="00907227">
        <w:rPr>
          <w:rFonts w:ascii="Times New Roman" w:hAnsi="Times New Roman" w:cs="Times New Roman"/>
          <w:sz w:val="24"/>
        </w:rPr>
        <w:t>(11), 1754–1764. doi: 10.1016/j.socscimed.2011.11.013</w:t>
      </w:r>
    </w:p>
    <w:p w14:paraId="08DCC6C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R Core Team. (2019). R: A language and environment for statistical computing (Version 3.6.1). Retrieved from https://www.R-project.org/</w:t>
      </w:r>
    </w:p>
    <w:p w14:paraId="18C255A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Rasmusson, G., Lydecker, J. A., Coffino, J. A., White, M. A., &amp; Grilo, C. M. (2019). Household food insecurity is associated with binge-eating disorder and obesity.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2</w:t>
      </w:r>
      <w:r w:rsidRPr="00907227">
        <w:rPr>
          <w:rFonts w:ascii="Times New Roman" w:hAnsi="Times New Roman" w:cs="Times New Roman"/>
          <w:sz w:val="24"/>
        </w:rPr>
        <w:t>(1), 28–35. doi: 10.1002/eat.22990</w:t>
      </w:r>
    </w:p>
    <w:p w14:paraId="725C9239"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Ripley, B., &amp; Venables, W. (2016). Nnet (Version 7.3-12). Retrieved from ftp://mi.mirror.garr.it/mirrors/CRAN/web/packages/nnet/nnet.pdf</w:t>
      </w:r>
    </w:p>
    <w:p w14:paraId="64629B8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lastRenderedPageBreak/>
        <w:t>Susmann, H. (2016). RNHANES: Facilitates Analysis of CDC NHANES Data. (Version 1.1.0). Retrieved from https://CRAN.R-project.org/package=RNHANES</w:t>
      </w:r>
    </w:p>
    <w:p w14:paraId="35F47503"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Wickham, H., Francois, R., Henry, L., &amp; Müller, K. (2015). dplyr: A grammar of data manipulation. </w:t>
      </w:r>
      <w:r w:rsidRPr="00907227">
        <w:rPr>
          <w:rFonts w:ascii="Times New Roman" w:hAnsi="Times New Roman" w:cs="Times New Roman"/>
          <w:i/>
          <w:iCs/>
          <w:sz w:val="24"/>
        </w:rPr>
        <w:t>R Package Version 0.4</w:t>
      </w:r>
      <w:r w:rsidRPr="00907227">
        <w:rPr>
          <w:rFonts w:ascii="Times New Roman" w:hAnsi="Times New Roman" w:cs="Times New Roman"/>
          <w:sz w:val="24"/>
        </w:rPr>
        <w:t xml:space="preserve">, </w:t>
      </w:r>
      <w:r w:rsidRPr="00907227">
        <w:rPr>
          <w:rFonts w:ascii="Times New Roman" w:hAnsi="Times New Roman" w:cs="Times New Roman"/>
          <w:i/>
          <w:iCs/>
          <w:sz w:val="24"/>
        </w:rPr>
        <w:t>3</w:t>
      </w:r>
      <w:r w:rsidRPr="00907227">
        <w:rPr>
          <w:rFonts w:ascii="Times New Roman" w:hAnsi="Times New Roman" w:cs="Times New Roman"/>
          <w:sz w:val="24"/>
        </w:rPr>
        <w:t>.</w:t>
      </w:r>
    </w:p>
    <w:p w14:paraId="7E39C31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Wilde, P. E., &amp; Ranney, C. K. (2000). The Monthly Food Stamp Cycle: Shopping Frequency and Food Intake Decisions in an Endogenous Switching Regression Framework. </w:t>
      </w:r>
      <w:r w:rsidRPr="00907227">
        <w:rPr>
          <w:rFonts w:ascii="Times New Roman" w:hAnsi="Times New Roman" w:cs="Times New Roman"/>
          <w:i/>
          <w:iCs/>
          <w:sz w:val="24"/>
        </w:rPr>
        <w:t>American Journal of Agricultural Economics</w:t>
      </w:r>
      <w:r w:rsidRPr="00907227">
        <w:rPr>
          <w:rFonts w:ascii="Times New Roman" w:hAnsi="Times New Roman" w:cs="Times New Roman"/>
          <w:sz w:val="24"/>
        </w:rPr>
        <w:t xml:space="preserve">, </w:t>
      </w:r>
      <w:r w:rsidRPr="00907227">
        <w:rPr>
          <w:rFonts w:ascii="Times New Roman" w:hAnsi="Times New Roman" w:cs="Times New Roman"/>
          <w:i/>
          <w:iCs/>
          <w:sz w:val="24"/>
        </w:rPr>
        <w:t>82</w:t>
      </w:r>
      <w:r w:rsidRPr="00907227">
        <w:rPr>
          <w:rFonts w:ascii="Times New Roman" w:hAnsi="Times New Roman" w:cs="Times New Roman"/>
          <w:sz w:val="24"/>
        </w:rPr>
        <w:t>(1), 200–213. doi: 10.1111/0002-9092.00016</w:t>
      </w:r>
    </w:p>
    <w:p w14:paraId="278692C3" w14:textId="72EFF8AB" w:rsidR="00486034" w:rsidRPr="003A2D8F"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66F2456" w14:textId="63CDA939" w:rsidR="003A1731" w:rsidRDefault="003A1731"/>
    <w:p w14:paraId="63E1E531" w14:textId="6C2281CF" w:rsidR="00AF46FF" w:rsidRDefault="00AF46FF"/>
    <w:p w14:paraId="02DAC974" w14:textId="1E6F264F" w:rsidR="00AF46FF" w:rsidRDefault="00AF46FF"/>
    <w:p w14:paraId="291D5CE6" w14:textId="6681B6DF" w:rsidR="00AF46FF" w:rsidRDefault="00AF46FF"/>
    <w:p w14:paraId="1951889E" w14:textId="67F2D5AF" w:rsidR="00AF46FF" w:rsidRDefault="00AF46FF"/>
    <w:p w14:paraId="69FC94EE" w14:textId="19EA600E" w:rsidR="00AF46FF" w:rsidRDefault="00AF46FF"/>
    <w:p w14:paraId="4F73BAA6" w14:textId="25CC49AC" w:rsidR="00AF46FF" w:rsidRDefault="00AF46FF"/>
    <w:p w14:paraId="29331D62" w14:textId="28FB0089" w:rsidR="00AF46FF" w:rsidRDefault="00AF46FF"/>
    <w:p w14:paraId="405049A2" w14:textId="632598BA" w:rsidR="00AF46FF" w:rsidRDefault="00AF46FF"/>
    <w:p w14:paraId="3460FF59" w14:textId="0830C2C4" w:rsidR="00AF46FF" w:rsidRDefault="00AF46FF"/>
    <w:p w14:paraId="51AC8CFA" w14:textId="63A9405D" w:rsidR="00AF46FF" w:rsidRDefault="00AF46FF"/>
    <w:p w14:paraId="6F171F0D" w14:textId="650F2BCF" w:rsidR="00AF46FF" w:rsidRDefault="00AF46FF"/>
    <w:p w14:paraId="1210883B" w14:textId="1F4705B8" w:rsidR="00AF46FF" w:rsidRDefault="00AF46FF"/>
    <w:p w14:paraId="02B325DC" w14:textId="2DC01D60" w:rsidR="00AF46FF" w:rsidRDefault="00AF46FF"/>
    <w:p w14:paraId="3E33A50C" w14:textId="5E4F9E8A" w:rsidR="00AF46FF" w:rsidRDefault="00AF46FF"/>
    <w:p w14:paraId="2F820487" w14:textId="29F47434" w:rsidR="00AF46FF" w:rsidRDefault="00AF46FF"/>
    <w:p w14:paraId="221ABB78" w14:textId="7696B67E" w:rsidR="00AF46FF" w:rsidRDefault="00AF46FF"/>
    <w:p w14:paraId="0EE4000E" w14:textId="5BE2CB5D" w:rsidR="00AF46FF" w:rsidRDefault="00AF46FF"/>
    <w:p w14:paraId="26A0840E" w14:textId="76F6DBAF" w:rsidR="00AF46FF" w:rsidRDefault="00AF46FF"/>
    <w:p w14:paraId="3A68399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20"/>
          <w:szCs w:val="20"/>
          <w:bdr w:val="none" w:sz="0" w:space="0" w:color="auto" w:frame="1"/>
        </w:rPr>
        <w:lastRenderedPageBreak/>
        <w:t xml:space="preserve">                                                           Coefficient         </w:t>
      </w:r>
      <w:r w:rsidRPr="00AF46FF">
        <w:rPr>
          <w:rFonts w:ascii="Lucida Console" w:eastAsia="Times New Roman" w:hAnsi="Lucida Console" w:cs="Courier New"/>
          <w:color w:val="000000"/>
          <w:sz w:val="16"/>
          <w:szCs w:val="16"/>
          <w:bdr w:val="none" w:sz="0" w:space="0" w:color="auto" w:frame="1"/>
        </w:rPr>
        <w:t xml:space="preserve">SE  t value  Pr(&gt;|t|)    </w:t>
      </w:r>
    </w:p>
    <w:p w14:paraId="4B766E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Intercept)                          -0.9648898  0.0623994 -15.4631 0.0041561 ** </w:t>
      </w:r>
    </w:p>
    <w:p w14:paraId="1982049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lost weight: unintented.(Intercept)                           -2.6536430  0.0801155 -33.1227 0.0009102 ***</w:t>
      </w:r>
    </w:p>
    <w:p w14:paraId="2BF647A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Intercept)                  -0.0952528  0.0452810  -2.1036 0.1701079    </w:t>
      </w:r>
    </w:p>
    <w:p w14:paraId="2228B49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Intercept)                                 -1.1901415  0.0811038 -14.6743 0.0046118 ** </w:t>
      </w:r>
    </w:p>
    <w:p w14:paraId="0EA5625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sWithHunger1                         0.1167037  0.2832698   0.4120 0.7203073    </w:t>
      </w:r>
    </w:p>
    <w:p w14:paraId="79BAA11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sWithHunger1                          1.0967565  0.1608329   6.8192 0.0208348 *  </w:t>
      </w:r>
    </w:p>
    <w:p w14:paraId="07C392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sWithHunger1                -0.3844948  0.2344701  -1.6398 0.2427164    </w:t>
      </w:r>
    </w:p>
    <w:p w14:paraId="74D9197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sWithHunger1                               -0.6381793  0.3119088  -2.0460 0.1773793    </w:t>
      </w:r>
    </w:p>
    <w:p w14:paraId="47B39F1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sWithHunger2                        -0.0537582  0.1283099  -0.4190 0.7159456    </w:t>
      </w:r>
    </w:p>
    <w:p w14:paraId="50EADE57"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sWithHunger2                          1.0290332  0.1556553   6.6110 0.0221242 *  </w:t>
      </w:r>
    </w:p>
    <w:p w14:paraId="5D60972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sWithHunger2                -0.2655651  0.1073735  -2.4733 0.1318944    </w:t>
      </w:r>
    </w:p>
    <w:p w14:paraId="5D93B46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sWithHunger2                               -0.3720607  0.1566034  -2.3758 0.1407132    </w:t>
      </w:r>
    </w:p>
    <w:p w14:paraId="067D536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actor(Race)1                         0.0016402  0.0777805   0.0211 0.9850903    </w:t>
      </w:r>
    </w:p>
    <w:p w14:paraId="10F44FF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actor(Race)1                          0.7659821  0.1394762   5.4918 0.0315932 *  </w:t>
      </w:r>
    </w:p>
    <w:p w14:paraId="07AB574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actor(Race)1                -0.1703928  0.0900653  -1.8919 0.1990467    </w:t>
      </w:r>
    </w:p>
    <w:p w14:paraId="5340BF6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actor(Race)1                               -0.5875712  0.1723408  -3.4094 0.0763133 .  </w:t>
      </w:r>
    </w:p>
    <w:p w14:paraId="75FC70A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actor(Race)2                        -0.2814876  0.1202796  -2.3403 0.1441324    </w:t>
      </w:r>
    </w:p>
    <w:p w14:paraId="707A3EAF"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actor(Race)2                          0.2187030  0.1379772   1.5851 0.2538228    </w:t>
      </w:r>
    </w:p>
    <w:p w14:paraId="1CC3AA3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actor(Race)2                -0.2762048  0.0660462  -4.1820 0.0526995 .  </w:t>
      </w:r>
    </w:p>
    <w:p w14:paraId="19652C4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actor(Race)2                               -0.3781817  0.1273159  -2.9704 0.0971073 .  </w:t>
      </w:r>
    </w:p>
    <w:p w14:paraId="5960CA7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actor(Race)3                        -0.7552101  0.1959639  -3.8538 0.0612139 .  </w:t>
      </w:r>
    </w:p>
    <w:p w14:paraId="7144A1F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actor(Race)3                          0.1296656  0.2416225   0.5366 0.6452190    </w:t>
      </w:r>
    </w:p>
    <w:p w14:paraId="7106F71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actor(Race)3                -0.3682688  0.0980067  -3.7576 0.0640906 .  </w:t>
      </w:r>
    </w:p>
    <w:p w14:paraId="3342368D"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actor(Race)3                               -0.4577237  0.1599835  -2.8611 0.1035367    </w:t>
      </w:r>
    </w:p>
    <w:p w14:paraId="0E33892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sWithHunger1:factor(Race)1           0.0143018  0.3885973   0.0368 0.9739846    </w:t>
      </w:r>
    </w:p>
    <w:p w14:paraId="6A2267E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sWithHunger1:factor(Race)1           -0.6677652  0.2679344  -2.4923 0.1302663    </w:t>
      </w:r>
    </w:p>
    <w:p w14:paraId="44F8D99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sWithHunger1:factor(Race)1  -0.0953794  0.3335513  -0.2860 0.8018127    </w:t>
      </w:r>
    </w:p>
    <w:p w14:paraId="19C14DE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sWithHunger1:factor(Race)1                  0.7940871  0.4951954   1.6036 0.2499967    </w:t>
      </w:r>
    </w:p>
    <w:p w14:paraId="27D75A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sWithHunger2:factor(Race)1           0.2028931  0.1835456   1.1054 0.3841638    </w:t>
      </w:r>
    </w:p>
    <w:p w14:paraId="0BB900A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sWithHunger2:factor(Race)1           -0.5062971  0.1864048  -2.7161 0.1130283    </w:t>
      </w:r>
    </w:p>
    <w:p w14:paraId="535ADA1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sWithHunger2:factor(Race)1   0.2364114  0.1542411   1.5327 0.2650478    </w:t>
      </w:r>
    </w:p>
    <w:p w14:paraId="5F6C780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sWithHunger2:factor(Race)1                  0.6717298  0.2903113   2.3138 0.1467524    </w:t>
      </w:r>
    </w:p>
    <w:p w14:paraId="5F453A5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sWithHunger1:factor(Race)2          -0.1555282  0.3519278  -0.4419 0.7017310    </w:t>
      </w:r>
    </w:p>
    <w:p w14:paraId="7DDC3CB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sWithHunger1:factor(Race)2           -0.4734430  0.3043937  -1.5554 0.2601183    </w:t>
      </w:r>
    </w:p>
    <w:p w14:paraId="05118D1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sWithHunger1:factor(Race)2   0.1693774  0.2494535   0.6790 0.5671802    </w:t>
      </w:r>
    </w:p>
    <w:p w14:paraId="0D5ECB7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sWithHunger1:factor(Race)2                  0.2522497  0.4309071   0.5854 0.6175364    </w:t>
      </w:r>
    </w:p>
    <w:p w14:paraId="08B0E7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sWithHunger2:factor(Race)2           0.0987121  0.2117525   0.4662 0.6869395    </w:t>
      </w:r>
    </w:p>
    <w:p w14:paraId="05AF089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sWithHunger2:factor(Race)2           -0.6806744  0.2124178  -3.2044 0.0851351 .  </w:t>
      </w:r>
    </w:p>
    <w:p w14:paraId="26E8C3C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sWithHunger2:factor(Race)2   0.2425712  0.1302129   1.8629 0.2035133    </w:t>
      </w:r>
    </w:p>
    <w:p w14:paraId="4AAB4AA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lastRenderedPageBreak/>
        <w:t xml:space="preserve">tried to not gain.fsWithHunger2:factor(Race)2                 -0.1136332  0.2265466  -0.5016 0.6657257    </w:t>
      </w:r>
    </w:p>
    <w:p w14:paraId="285B22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sWithHunger1:factor(Race)3          -0.7855255  0.5804706  -1.3533 0.3086359    </w:t>
      </w:r>
    </w:p>
    <w:p w14:paraId="4B48BB02"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sWithHunger1:factor(Race)3           -0.5911579  0.6475534  -0.9129 0.4576575    </w:t>
      </w:r>
    </w:p>
    <w:p w14:paraId="403B2261"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sWithHunger1:factor(Race)3  -0.2062758  0.4901993  -0.4208 0.7148068    </w:t>
      </w:r>
    </w:p>
    <w:p w14:paraId="37A2B73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sWithHunger1:factor(Race)3                  0.1485038  0.9048610   0.1641 0.8847248    </w:t>
      </w:r>
    </w:p>
    <w:p w14:paraId="785C440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intentional.fsWithHunger2:factor(Race)3           0.0329078  0.3493940   0.0942 0.9335481    </w:t>
      </w:r>
    </w:p>
    <w:p w14:paraId="06AA821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unintented.fsWithHunger2:factor(Race)3           -0.8451661  0.4996211  -1.6916 0.2327912    </w:t>
      </w:r>
    </w:p>
    <w:p w14:paraId="564E1D4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didnt).fsWithHunger2:factor(Race)3   0.2426452  0.2229304   1.0884 0.3900857    </w:t>
      </w:r>
    </w:p>
    <w:p w14:paraId="0DC4F91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gain.fsWithHunger2:factor(Race)3                  0.2716379  0.3371426   0.8057 0.5049804    </w:t>
      </w:r>
    </w:p>
    <w:p w14:paraId="5895B7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rPr>
      </w:pPr>
      <w:r w:rsidRPr="00AF46FF">
        <w:rPr>
          <w:rFonts w:ascii="Lucida Console" w:eastAsia="Times New Roman" w:hAnsi="Lucida Console" w:cs="Courier New"/>
          <w:color w:val="000000"/>
          <w:sz w:val="16"/>
          <w:szCs w:val="16"/>
          <w:bdr w:val="none" w:sz="0" w:space="0" w:color="auto" w:frame="1"/>
        </w:rPr>
        <w:t>---</w:t>
      </w:r>
    </w:p>
    <w:p w14:paraId="7756B72A" w14:textId="19AF4503" w:rsidR="00AF46FF" w:rsidRDefault="00AF46FF">
      <w:pPr>
        <w:rPr>
          <w:sz w:val="16"/>
          <w:szCs w:val="16"/>
        </w:rPr>
      </w:pPr>
    </w:p>
    <w:p w14:paraId="73F75157" w14:textId="71F85ADB" w:rsidR="00A042F6" w:rsidRDefault="00A042F6">
      <w:pPr>
        <w:rPr>
          <w:sz w:val="16"/>
          <w:szCs w:val="16"/>
        </w:rPr>
      </w:pPr>
    </w:p>
    <w:p w14:paraId="1F6D8E0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                                                           Coefficient        SE  t value  Pr(&gt;|t|)    </w:t>
      </w:r>
    </w:p>
    <w:p w14:paraId="48EE1E3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lost weight: intentional.(Intercept)                           -0.818643  0.057139 -14.3273 7.504e-14 ***</w:t>
      </w:r>
    </w:p>
    <w:p w14:paraId="72094FD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lost weight: unintented.(Intercept)                            -2.427487  0.102530 -23.6758 &lt; 2.2e-16 ***</w:t>
      </w:r>
    </w:p>
    <w:p w14:paraId="6A489F4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tried to lose weight (but didnt).(Intercept)                    0.228166  0.042157   5.4123 1.136e-05 ***</w:t>
      </w:r>
    </w:p>
    <w:p w14:paraId="7F126AA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tried to not gain.(Intercept)                                  -1.149610  0.067884 -16.9350 1.459e-15 ***</w:t>
      </w:r>
    </w:p>
    <w:p w14:paraId="0091C9E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intentional.fsWithHunger1                          0.229797  0.148108   1.5516  0.132858    </w:t>
      </w:r>
    </w:p>
    <w:p w14:paraId="73FA8E7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lost weight: unintented.fsWithHunger1                           1.008470  0.189812   5.3130 1.474e-05 ***</w:t>
      </w:r>
    </w:p>
    <w:p w14:paraId="6E390B67"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didnt).fsWithHunger1                 -0.284381  0.187068  -1.5202  0.140530    </w:t>
      </w:r>
    </w:p>
    <w:p w14:paraId="1D776A6D"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gain.fsWithHunger1                                -0.444406  0.230096  -1.9314  0.064404 .  </w:t>
      </w:r>
    </w:p>
    <w:p w14:paraId="093AA2C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intentional.fsWithHunger2                          0.061888  0.106693   0.5801  0.566870    </w:t>
      </w:r>
    </w:p>
    <w:p w14:paraId="298280B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lost weight: unintented.fsWithHunger2                           0.930588  0.184990   5.0305 3.101e-05 ***</w:t>
      </w:r>
    </w:p>
    <w:p w14:paraId="0E907B3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didnt).fsWithHunger2                 -0.158157  0.086311  -1.8324  0.078367 .  </w:t>
      </w:r>
    </w:p>
    <w:p w14:paraId="57D4CB0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gain.fsWithHunger2                                -0.346768  0.101941  -3.4017  0.002176 ** </w:t>
      </w:r>
    </w:p>
    <w:p w14:paraId="197E56D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lost weight: intentional.factor(Male)1                         -0.423791  0.057491  -7.3714 7.920e-08 ***</w:t>
      </w:r>
    </w:p>
    <w:p w14:paraId="1ED5400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unintented.factor(Male)1                          -0.145359  0.145773  -0.9972  0.327880    </w:t>
      </w:r>
    </w:p>
    <w:p w14:paraId="76063DE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tried to lose weight (but didnt).factor(Male)1                 -0.818723  0.074071 -11.0533 2.532e-11 ***</w:t>
      </w:r>
    </w:p>
    <w:p w14:paraId="6881E6A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gain.factor(Male)1                                -0.293614  0.085093  -3.4505  0.001923 ** </w:t>
      </w:r>
    </w:p>
    <w:p w14:paraId="5A7AEB7C"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intentional.fsWithHunger1:factor(Male)1           -0.383815  0.229493  -1.6724  0.106430    </w:t>
      </w:r>
    </w:p>
    <w:p w14:paraId="38A8EB2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unintented.fsWithHunger1:factor(Male)1            -0.210862  0.231913  -0.9092  0.371581    </w:t>
      </w:r>
    </w:p>
    <w:p w14:paraId="43533C9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didnt).fsWithHunger1:factor(Male)1   -0.292410  0.310236  -0.9425  0.354592    </w:t>
      </w:r>
    </w:p>
    <w:p w14:paraId="6B47865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gain.fsWithHunger1:factor(Male)1                  -0.131047  0.340763  -0.3846  0.703685    </w:t>
      </w:r>
    </w:p>
    <w:p w14:paraId="31FA185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intentional.fsWithHunger2:factor(Male)1           -0.220605  0.167495  -1.3171  0.199301    </w:t>
      </w:r>
    </w:p>
    <w:p w14:paraId="6283AB5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unintented.fsWithHunger2:factor(Male)1            -0.318104  0.247151  -1.2871  0.209406    </w:t>
      </w:r>
    </w:p>
    <w:p w14:paraId="7052547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didnt).fsWithHunger2:factor(Male)1   -0.151168  0.141508  -1.0683  0.295218    </w:t>
      </w:r>
    </w:p>
    <w:p w14:paraId="217E79B3"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gain.fsWithHunger2:factor(Male)1                  -0.073738  0.169697  -0.4345  0.667488    </w:t>
      </w:r>
    </w:p>
    <w:p w14:paraId="0C0F8B3E"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w:t>
      </w:r>
    </w:p>
    <w:p w14:paraId="4B5D7A60" w14:textId="77777777" w:rsidR="00A042F6" w:rsidRPr="00F35AB8" w:rsidRDefault="00A042F6" w:rsidP="00A042F6">
      <w:pPr>
        <w:pStyle w:val="HTMLPreformatted"/>
        <w:shd w:val="clear" w:color="auto" w:fill="FFFFFF"/>
        <w:wordWrap w:val="0"/>
        <w:rPr>
          <w:rFonts w:ascii="Lucida Console" w:hAnsi="Lucida Console"/>
          <w:color w:val="000000"/>
          <w:sz w:val="16"/>
          <w:szCs w:val="16"/>
        </w:rPr>
      </w:pPr>
      <w:r w:rsidRPr="00F35AB8">
        <w:rPr>
          <w:rStyle w:val="gd15mcfceub"/>
          <w:rFonts w:ascii="Lucida Console" w:hAnsi="Lucida Console"/>
          <w:color w:val="000000"/>
          <w:sz w:val="16"/>
          <w:szCs w:val="16"/>
          <w:bdr w:val="none" w:sz="0" w:space="0" w:color="auto" w:frame="1"/>
        </w:rPr>
        <w:t>Signif. codes:  0 ‘***’ 0.001 ‘**’ 0.01 ‘*’ 0.05 ‘.’ 0.1 ‘ ’ 1</w:t>
      </w:r>
    </w:p>
    <w:p w14:paraId="5FC28542" w14:textId="3A9AF2AC" w:rsidR="00A042F6" w:rsidRDefault="00A042F6">
      <w:pPr>
        <w:rPr>
          <w:sz w:val="16"/>
          <w:szCs w:val="16"/>
        </w:rPr>
      </w:pPr>
    </w:p>
    <w:p w14:paraId="655C7CFC" w14:textId="2833BAD9" w:rsidR="00011B08" w:rsidRDefault="00011B08">
      <w:pPr>
        <w:rPr>
          <w:sz w:val="16"/>
          <w:szCs w:val="16"/>
        </w:rPr>
      </w:pPr>
    </w:p>
    <w:p w14:paraId="5863AC45"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lastRenderedPageBreak/>
        <w:t xml:space="preserve">                                          Coefficient        SE  t value  Pr(&gt;|t|)    </w:t>
      </w:r>
    </w:p>
    <w:p w14:paraId="02D4A69E"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like to weigh less.(Intercept)                    1.057556  0.061122  17.3024 8.724e-16 ***</w:t>
      </w:r>
    </w:p>
    <w:p w14:paraId="33089CD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like to weigh more.(Intercept)                   -1.680101  0.073815 -22.7610 &lt; 2.2e-16 ***</w:t>
      </w:r>
    </w:p>
    <w:p w14:paraId="6C74D83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less.fsWithHunger1                 -0.145677  0.170346  -0.8552 0.4002621    </w:t>
      </w:r>
    </w:p>
    <w:p w14:paraId="5997A21A"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like to weigh more.fsWithHunger1                  1.303577  0.236080   5.5218 8.527e-06 ***</w:t>
      </w:r>
    </w:p>
    <w:p w14:paraId="29329D7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less.fsWithHunger2                 -0.062517  0.125797  -0.4970 0.6233874    </w:t>
      </w:r>
    </w:p>
    <w:p w14:paraId="15D04FF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like to weigh more.fsWithHunger2                  0.680432  0.151536   4.4902 0.0001291 ***</w:t>
      </w:r>
    </w:p>
    <w:p w14:paraId="7397F61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like to weigh less.factor(Race)1                 -0.294537  0.070578  -4.1732 0.0002972 ***</w:t>
      </w:r>
    </w:p>
    <w:p w14:paraId="27C7CD6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like to weigh more.factor(Race)1                  0.713892  0.118828   6.0078 2.413e-06 ***</w:t>
      </w:r>
    </w:p>
    <w:p w14:paraId="371EEEF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like to weigh less.factor(Race)2                 -0.402993  0.074094  -5.4390 1.059e-05 ***</w:t>
      </w:r>
    </w:p>
    <w:p w14:paraId="38C21C59"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more.factor(Race)2                 -0.114049  0.165183  -0.6904 0.4960327    </w:t>
      </w:r>
    </w:p>
    <w:p w14:paraId="09C6590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like to weigh less.factor(Race)3                 -0.618009  0.101155  -6.1095 1.857e-06 ***</w:t>
      </w:r>
    </w:p>
    <w:p w14:paraId="19521B1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more.factor(Race)3                  0.140183  0.192847   0.7269 0.4737735    </w:t>
      </w:r>
    </w:p>
    <w:p w14:paraId="7DE6080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less.fsWithHunger1:factor(Race)1   -0.059079  0.211867  -0.2789 0.7825658    </w:t>
      </w:r>
    </w:p>
    <w:p w14:paraId="7CCE3FF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like to weigh more.fsWithHunger1:factor(Race)1   -0.821109  0.349325  -2.3506 0.0266085 *</w:t>
      </w:r>
      <w:r w:rsidRPr="00011B08">
        <w:rPr>
          <w:rStyle w:val="gd15mcfceub"/>
          <w:rFonts w:ascii="Lucida Console" w:hAnsi="Lucida Console"/>
          <w:color w:val="000000"/>
          <w:sz w:val="16"/>
          <w:szCs w:val="16"/>
          <w:bdr w:val="none" w:sz="0" w:space="0" w:color="auto" w:frame="1"/>
        </w:rPr>
        <w:t xml:space="preserve">  </w:t>
      </w:r>
    </w:p>
    <w:p w14:paraId="0F77ED4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less.fsWithHunger2:factor(Race)1    0.039032  0.128059   0.3048 0.7629486    </w:t>
      </w:r>
    </w:p>
    <w:p w14:paraId="06D65F7D"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like to weigh more.fsWithHunger2:factor(Race)1   -0.468736  0.212305  -2.2078 0.0362803 *</w:t>
      </w:r>
      <w:r w:rsidRPr="00011B08">
        <w:rPr>
          <w:rStyle w:val="gd15mcfceub"/>
          <w:rFonts w:ascii="Lucida Console" w:hAnsi="Lucida Console"/>
          <w:color w:val="000000"/>
          <w:sz w:val="16"/>
          <w:szCs w:val="16"/>
          <w:bdr w:val="none" w:sz="0" w:space="0" w:color="auto" w:frame="1"/>
        </w:rPr>
        <w:t xml:space="preserve">  </w:t>
      </w:r>
    </w:p>
    <w:p w14:paraId="6919F5B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less.fsWithHunger1:factor(Race)2    0.076587  0.223872   0.3421 0.7350227    </w:t>
      </w:r>
    </w:p>
    <w:p w14:paraId="23F3FC8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more.fsWithHunger1:factor(Race)2   -0.529564  0.329663  -1.6064 0.1202687    </w:t>
      </w:r>
    </w:p>
    <w:p w14:paraId="622C278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less.fsWithHunger2:factor(Race)2    0.124345  0.152928   0.8131 0.4235453    </w:t>
      </w:r>
    </w:p>
    <w:p w14:paraId="52F5476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like to weigh more.fsWithHunger2:factor(Race)2   -0.429985  0.249077  -1.7263 0.0961578 .</w:t>
      </w:r>
      <w:r w:rsidRPr="00011B08">
        <w:rPr>
          <w:rStyle w:val="gd15mcfceub"/>
          <w:rFonts w:ascii="Lucida Console" w:hAnsi="Lucida Console"/>
          <w:color w:val="000000"/>
          <w:sz w:val="16"/>
          <w:szCs w:val="16"/>
          <w:bdr w:val="none" w:sz="0" w:space="0" w:color="auto" w:frame="1"/>
        </w:rPr>
        <w:t xml:space="preserve">  </w:t>
      </w:r>
    </w:p>
    <w:p w14:paraId="26C005D8"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less.fsWithHunger1:factor(Race)3    0.182348  0.456188   0.3997 0.6926276    </w:t>
      </w:r>
    </w:p>
    <w:p w14:paraId="2FACEC63"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more.fsWithHunger1:factor(Race)3   -1.091732  0.660057  -1.6540 0.1101528    </w:t>
      </w:r>
    </w:p>
    <w:p w14:paraId="17F55F4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less.fsWithHunger2:factor(Race)3   -0.018407  0.217884  -0.0845 0.9333227    </w:t>
      </w:r>
    </w:p>
    <w:p w14:paraId="3B55851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more.fsWithHunger2:factor(Race)3   -0.085281  0.295987  -0.2881 0.7755366    </w:t>
      </w:r>
    </w:p>
    <w:p w14:paraId="5AE033E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w:t>
      </w:r>
    </w:p>
    <w:p w14:paraId="6632F4C2" w14:textId="77777777" w:rsidR="00011B08" w:rsidRPr="00011B08" w:rsidRDefault="00011B08" w:rsidP="00011B08">
      <w:pPr>
        <w:pStyle w:val="HTMLPreformatted"/>
        <w:shd w:val="clear" w:color="auto" w:fill="FFFFFF"/>
        <w:wordWrap w:val="0"/>
        <w:rPr>
          <w:rFonts w:ascii="Lucida Console" w:hAnsi="Lucida Console"/>
          <w:color w:val="000000"/>
          <w:sz w:val="16"/>
          <w:szCs w:val="16"/>
        </w:rPr>
      </w:pPr>
      <w:r w:rsidRPr="00011B08">
        <w:rPr>
          <w:rStyle w:val="gd15mcfceub"/>
          <w:rFonts w:ascii="Lucida Console" w:hAnsi="Lucida Console"/>
          <w:color w:val="000000"/>
          <w:sz w:val="16"/>
          <w:szCs w:val="16"/>
          <w:bdr w:val="none" w:sz="0" w:space="0" w:color="auto" w:frame="1"/>
        </w:rPr>
        <w:t>Signif. codes:  0 ‘***’ 0.001 ‘**’ 0.01 ‘*’ 0.05 ‘.’ 0.1 ‘ ’ 1</w:t>
      </w:r>
    </w:p>
    <w:p w14:paraId="6393CE80" w14:textId="4AE90624" w:rsidR="00011B08" w:rsidRDefault="00011B08">
      <w:pPr>
        <w:rPr>
          <w:sz w:val="16"/>
          <w:szCs w:val="16"/>
        </w:rPr>
      </w:pPr>
    </w:p>
    <w:p w14:paraId="689D69B1" w14:textId="79ECAA9A" w:rsidR="00ED5771" w:rsidRDefault="00ED5771">
      <w:pPr>
        <w:rPr>
          <w:sz w:val="16"/>
          <w:szCs w:val="16"/>
        </w:rPr>
      </w:pPr>
    </w:p>
    <w:p w14:paraId="72C76C49"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                                            Coefficient        SE  t value  Pr(&gt;|t|)    </w:t>
      </w:r>
    </w:p>
    <w:p w14:paraId="67920FA6"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like to weigh less.(Intercept)                    1.289362  0.069170  18.6405 &lt; 2.2e-16 ***</w:t>
      </w:r>
    </w:p>
    <w:p w14:paraId="696F392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like to weigh more.(Intercept)                   -2.204063  0.116060 -18.9907 &lt; 2.2e-16 ***</w:t>
      </w:r>
    </w:p>
    <w:p w14:paraId="6AEFA16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less.fsWithHunger1                 -0.028367  0.202070  -0.1404   0.88910    </w:t>
      </w:r>
    </w:p>
    <w:p w14:paraId="06107E6F"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like to weigh more.fsWithHunger1                  1.406116  0.309210   4.5475 5.398e-05 ***</w:t>
      </w:r>
    </w:p>
    <w:p w14:paraId="41CF25D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less.fsWithHunger2                 -0.026283  0.113580  -0.2314   0.81824    </w:t>
      </w:r>
    </w:p>
    <w:p w14:paraId="42EB87D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like to weigh more.fsWithHunger2                  0.820190  0.171899   4.7714 2.705e-05 ***</w:t>
      </w:r>
    </w:p>
    <w:p w14:paraId="60C6272E"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like to weigh less.factor(Male)1                 -0.684037  0.052785 -12.9588 1.608e-15 ***</w:t>
      </w:r>
    </w:p>
    <w:p w14:paraId="2CD9E9C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like to weigh more.factor(Male)1                  0.893250  0.140028   6.3791 1.722e-07 ***</w:t>
      </w:r>
    </w:p>
    <w:p w14:paraId="3EEA378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less.fsWithHunger1:factor(Male)1   -0.341640  0.245836  -1.3897   0.17271    </w:t>
      </w:r>
    </w:p>
    <w:p w14:paraId="3A60434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more.fsWithHunger1:factor(Male)1   -0.587356  0.375672  -1.5635   0.12623    </w:t>
      </w:r>
    </w:p>
    <w:p w14:paraId="1A00E3F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less.fsWithHunger2:factor(Male)1   -0.239188  0.150269  -1.5917   0.11973    </w:t>
      </w:r>
    </w:p>
    <w:p w14:paraId="2F363BE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like to weigh more.fsWithHunger2:factor(Male)1   -0.425459  0.205162  -2.0738   0.04493 *</w:t>
      </w:r>
      <w:r w:rsidRPr="00ED5771">
        <w:rPr>
          <w:rStyle w:val="gd15mcfceub"/>
          <w:rFonts w:ascii="Lucida Console" w:hAnsi="Lucida Console"/>
          <w:color w:val="000000"/>
          <w:sz w:val="16"/>
          <w:szCs w:val="16"/>
          <w:bdr w:val="none" w:sz="0" w:space="0" w:color="auto" w:frame="1"/>
        </w:rPr>
        <w:t xml:space="preserve">  </w:t>
      </w:r>
    </w:p>
    <w:p w14:paraId="4EA5814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w:t>
      </w:r>
    </w:p>
    <w:p w14:paraId="3E5CA77B" w14:textId="77777777" w:rsidR="00ED5771" w:rsidRPr="00ED5771" w:rsidRDefault="00ED5771" w:rsidP="00ED5771">
      <w:pPr>
        <w:pStyle w:val="HTMLPreformatted"/>
        <w:shd w:val="clear" w:color="auto" w:fill="FFFFFF"/>
        <w:wordWrap w:val="0"/>
        <w:rPr>
          <w:rFonts w:ascii="Lucida Console" w:hAnsi="Lucida Console"/>
          <w:color w:val="000000"/>
          <w:sz w:val="16"/>
          <w:szCs w:val="16"/>
        </w:rPr>
      </w:pPr>
      <w:r w:rsidRPr="00ED5771">
        <w:rPr>
          <w:rStyle w:val="gd15mcfceub"/>
          <w:rFonts w:ascii="Lucida Console" w:hAnsi="Lucida Console"/>
          <w:color w:val="000000"/>
          <w:sz w:val="16"/>
          <w:szCs w:val="16"/>
          <w:bdr w:val="none" w:sz="0" w:space="0" w:color="auto" w:frame="1"/>
        </w:rPr>
        <w:t>Signif. codes:  0 ‘***’ 0.001 ‘**’ 0.01 ‘*’ 0.05 ‘.’ 0.1 ‘ ’ 1</w:t>
      </w:r>
    </w:p>
    <w:p w14:paraId="0759C717" w14:textId="7A28878D" w:rsidR="00ED5771" w:rsidRPr="00583BEF" w:rsidRDefault="00ED5771">
      <w:pPr>
        <w:rPr>
          <w:sz w:val="16"/>
          <w:szCs w:val="16"/>
        </w:rPr>
      </w:pPr>
    </w:p>
    <w:p w14:paraId="553973F2"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                                    Coefficient        SE  t value  Pr(&gt;|t|)    </w:t>
      </w:r>
    </w:p>
    <w:p w14:paraId="1822002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too thin.(Intercept)                   -2.477554  0.103136 -24.0223 &lt; 2.2e-16 ***</w:t>
      </w:r>
    </w:p>
    <w:p w14:paraId="6B6DA27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too big.(Intercept)                     0.393257  0.059481   6.6115 5.182e-07 ***</w:t>
      </w:r>
    </w:p>
    <w:p w14:paraId="67FE096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too thin.fsWithHunger1                  1.386677  0.215793   6.4260 8.281e-07 ***</w:t>
      </w:r>
    </w:p>
    <w:p w14:paraId="17BB25A9"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big.fsWithHunger1                   0.092336  0.199362   0.4632  0.647106    </w:t>
      </w:r>
    </w:p>
    <w:p w14:paraId="01A08031"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thin.fsWithHunger2                  0.659893  0.199296   3.3111  0.002732 ** </w:t>
      </w:r>
    </w:p>
    <w:p w14:paraId="0562895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big.fsWithHunger2                   0.092935  0.097249   0.9556  0.348058    </w:t>
      </w:r>
    </w:p>
    <w:p w14:paraId="303B37D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thin.factor(Race)1                  0.473395  0.142710   3.3172  0.002690 ** </w:t>
      </w:r>
    </w:p>
    <w:p w14:paraId="6AD99CF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big.factor(Race)1                  -0.081299  0.068998  -1.1783  0.249351    </w:t>
      </w:r>
    </w:p>
    <w:p w14:paraId="396754D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thin.factor(Race)2                  0.093763  0.196976   0.4760  0.638042    </w:t>
      </w:r>
    </w:p>
    <w:p w14:paraId="4C2F42B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big.factor(Race)2                  -0.102405  0.068005  -1.5059  0.144159    </w:t>
      </w:r>
    </w:p>
    <w:p w14:paraId="4C1FCC5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thin.factor(Race)3                  0.275603  0.229957   1.1985  0.241533    </w:t>
      </w:r>
    </w:p>
    <w:p w14:paraId="7AEFC9BF"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too big.factor(Race)3                  -0.589975  0.083508  -7.0649 1.675e-07 ***</w:t>
      </w:r>
    </w:p>
    <w:p w14:paraId="5C1BACE8"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thin.fsWithHunger1:factor(Race)1   -0.691504  0.475897  -1.4531  0.158173    </w:t>
      </w:r>
    </w:p>
    <w:p w14:paraId="2CC5185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too big.fsWithHunger1:factor(Race)1    -0.481248  0.240902  -1.9977  0.056312 .</w:t>
      </w:r>
      <w:r w:rsidRPr="00583BEF">
        <w:rPr>
          <w:rStyle w:val="gd15mcfceub"/>
          <w:rFonts w:ascii="Lucida Console" w:hAnsi="Lucida Console"/>
          <w:color w:val="000000"/>
          <w:sz w:val="16"/>
          <w:szCs w:val="16"/>
          <w:bdr w:val="none" w:sz="0" w:space="0" w:color="auto" w:frame="1"/>
        </w:rPr>
        <w:t xml:space="preserve">  </w:t>
      </w:r>
    </w:p>
    <w:p w14:paraId="2042EC0A"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thin.fsWithHunger2:factor(Race)1   -0.333759  0.221306  -1.5081  0.143578    </w:t>
      </w:r>
    </w:p>
    <w:p w14:paraId="426604D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big.fsWithHunger2:factor(Race)1    -0.140096  0.121594  -1.1522  0.259738    </w:t>
      </w:r>
    </w:p>
    <w:p w14:paraId="5ED4715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too thin.fsWithHunger1:factor(Race)2   -0.610439  0.352500  -1.7317  0.095171 .</w:t>
      </w:r>
      <w:r w:rsidRPr="00583BEF">
        <w:rPr>
          <w:rStyle w:val="gd15mcfceub"/>
          <w:rFonts w:ascii="Lucida Console" w:hAnsi="Lucida Console"/>
          <w:color w:val="000000"/>
          <w:sz w:val="16"/>
          <w:szCs w:val="16"/>
          <w:bdr w:val="none" w:sz="0" w:space="0" w:color="auto" w:frame="1"/>
        </w:rPr>
        <w:t xml:space="preserve">  </w:t>
      </w:r>
    </w:p>
    <w:p w14:paraId="170CEA2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big.fsWithHunger1:factor(Race)2    -0.219752  0.234891  -0.9356  0.358113    </w:t>
      </w:r>
    </w:p>
    <w:p w14:paraId="657FA1F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too thin.fsWithHunger2:factor(Race)2   -0.601819  0.317361  -1.8963  0.069082 .</w:t>
      </w:r>
      <w:r w:rsidRPr="00583BEF">
        <w:rPr>
          <w:rStyle w:val="gd15mcfceub"/>
          <w:rFonts w:ascii="Lucida Console" w:hAnsi="Lucida Console"/>
          <w:color w:val="000000"/>
          <w:sz w:val="16"/>
          <w:szCs w:val="16"/>
          <w:bdr w:val="none" w:sz="0" w:space="0" w:color="auto" w:frame="1"/>
        </w:rPr>
        <w:t xml:space="preserve">  </w:t>
      </w:r>
    </w:p>
    <w:p w14:paraId="6C74C190"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big.fsWithHunger2:factor(Race)2    -0.062737  0.115937  -0.5411  0.593023    </w:t>
      </w:r>
    </w:p>
    <w:p w14:paraId="5632ACC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thin.fsWithHunger1:factor(Race)3   -0.990922  0.678717  -1.4600  0.156271    </w:t>
      </w:r>
    </w:p>
    <w:p w14:paraId="711BCEC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big.fsWithHunger1:factor(Race)3     0.050942  0.491940   0.1036  0.918319    </w:t>
      </w:r>
    </w:p>
    <w:p w14:paraId="52D8526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thin.fsWithHunger2:factor(Race)3    0.081198  0.448536   0.1810  0.857748    </w:t>
      </w:r>
    </w:p>
    <w:p w14:paraId="4FDE168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big.fsWithHunger2:factor(Race)3     0.116017  0.227332   0.5103  0.614118    </w:t>
      </w:r>
    </w:p>
    <w:p w14:paraId="161416F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w:t>
      </w:r>
    </w:p>
    <w:p w14:paraId="1BC198E3" w14:textId="77777777" w:rsidR="00583BEF" w:rsidRPr="00583BEF" w:rsidRDefault="00583BEF" w:rsidP="00583BEF">
      <w:pPr>
        <w:pStyle w:val="HTMLPreformatted"/>
        <w:shd w:val="clear" w:color="auto" w:fill="FFFFFF"/>
        <w:wordWrap w:val="0"/>
        <w:rPr>
          <w:rFonts w:ascii="Lucida Console" w:hAnsi="Lucida Console"/>
          <w:color w:val="000000"/>
          <w:sz w:val="16"/>
          <w:szCs w:val="16"/>
        </w:rPr>
      </w:pPr>
      <w:r w:rsidRPr="00583BEF">
        <w:rPr>
          <w:rStyle w:val="gd15mcfceub"/>
          <w:rFonts w:ascii="Lucida Console" w:hAnsi="Lucida Console"/>
          <w:color w:val="000000"/>
          <w:sz w:val="16"/>
          <w:szCs w:val="16"/>
          <w:bdr w:val="none" w:sz="0" w:space="0" w:color="auto" w:frame="1"/>
        </w:rPr>
        <w:t>Signif. codes:  0 ‘***’ 0.001 ‘**’ 0.01 ‘*’ 0.05 ‘.’ 0.1 ‘ ’ 1</w:t>
      </w:r>
    </w:p>
    <w:p w14:paraId="7FE52DB2" w14:textId="70E88A3D" w:rsidR="00583BEF" w:rsidRDefault="00583BEF">
      <w:pPr>
        <w:rPr>
          <w:sz w:val="16"/>
          <w:szCs w:val="16"/>
        </w:rPr>
      </w:pPr>
    </w:p>
    <w:p w14:paraId="240C3D60" w14:textId="77777777" w:rsidR="002930BA" w:rsidRDefault="002930BA">
      <w:pPr>
        <w:rPr>
          <w:sz w:val="16"/>
          <w:szCs w:val="16"/>
        </w:rPr>
      </w:pPr>
    </w:p>
    <w:p w14:paraId="505D8FF9"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lastRenderedPageBreak/>
        <w:t xml:space="preserve">                              Coefficient        SE  t value  Pr(&gt;|t|)    </w:t>
      </w:r>
    </w:p>
    <w:p w14:paraId="306926D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too thin.(Intercept)                   -2.628548  0.152742 -17.2090 &lt; 2.2e-16 ***</w:t>
      </w:r>
    </w:p>
    <w:p w14:paraId="4D02CDD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too big.(Intercept)                     0.567307  0.065571   8.6518 1.626e-10 ***</w:t>
      </w:r>
    </w:p>
    <w:p w14:paraId="7FA031A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too thin.fsWithHunger1                  1.507050  0.231053   6.5225 1.096e-07 ***</w:t>
      </w:r>
    </w:p>
    <w:p w14:paraId="3F9DF7D6"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big.fsWithHunger1                   0.283344  0.169014   1.6765  0.101859    </w:t>
      </w:r>
    </w:p>
    <w:p w14:paraId="2A39A5AF"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thin.fsWithHunger2                  0.528786  0.209156   2.5282  0.015741 *  </w:t>
      </w:r>
    </w:p>
    <w:p w14:paraId="0095F55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big.fsWithHunger2                   0.141794  0.093281   1.5201  0.136771    </w:t>
      </w:r>
    </w:p>
    <w:p w14:paraId="13F2622D"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thin.factor(Male)1                  0.402264  0.168286   2.3904  0.021894 *  </w:t>
      </w:r>
    </w:p>
    <w:p w14:paraId="54AD2214"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too big.factor(Male)1                  -0.472475  0.058155  -8.1244 7.827e-10 ***</w:t>
      </w:r>
    </w:p>
    <w:p w14:paraId="1101346B"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thin.fsWithHunger1:factor(Male)1   -0.678666  0.320680  -2.1163  0.040924 *  </w:t>
      </w:r>
    </w:p>
    <w:p w14:paraId="7644B24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too big.fsWithHunger1:factor(Male)1    -0.668309  0.236005  -2.8318  0.007364 **</w:t>
      </w:r>
      <w:r w:rsidRPr="002930BA">
        <w:rPr>
          <w:rStyle w:val="gd15mcfceub"/>
          <w:rFonts w:ascii="Lucida Console" w:hAnsi="Lucida Console"/>
          <w:color w:val="000000"/>
          <w:sz w:val="16"/>
          <w:szCs w:val="16"/>
          <w:bdr w:val="none" w:sz="0" w:space="0" w:color="auto" w:frame="1"/>
        </w:rPr>
        <w:t xml:space="preserve"> </w:t>
      </w:r>
    </w:p>
    <w:p w14:paraId="4477491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thin.fsWithHunger2:factor(Male)1   -0.033828  0.247095  -0.1369  0.891831    </w:t>
      </w:r>
    </w:p>
    <w:p w14:paraId="2F3C03B3"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big.fsWithHunger2:factor(Male)1    -0.265625  0.128621  -2.0652  0.045778 *  </w:t>
      </w:r>
    </w:p>
    <w:p w14:paraId="2C66A5AC"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w:t>
      </w:r>
    </w:p>
    <w:p w14:paraId="78EE816F" w14:textId="77777777" w:rsidR="002930BA" w:rsidRPr="002930BA" w:rsidRDefault="002930BA" w:rsidP="002930BA">
      <w:pPr>
        <w:pStyle w:val="HTMLPreformatted"/>
        <w:shd w:val="clear" w:color="auto" w:fill="FFFFFF"/>
        <w:wordWrap w:val="0"/>
        <w:rPr>
          <w:rFonts w:ascii="Lucida Console" w:hAnsi="Lucida Console"/>
          <w:color w:val="000000"/>
          <w:sz w:val="16"/>
          <w:szCs w:val="16"/>
        </w:rPr>
      </w:pPr>
      <w:r w:rsidRPr="002930BA">
        <w:rPr>
          <w:rStyle w:val="gd15mcfceub"/>
          <w:rFonts w:ascii="Lucida Console" w:hAnsi="Lucida Console"/>
          <w:color w:val="000000"/>
          <w:sz w:val="16"/>
          <w:szCs w:val="16"/>
          <w:bdr w:val="none" w:sz="0" w:space="0" w:color="auto" w:frame="1"/>
        </w:rPr>
        <w:t>Signif. codes:  0 ‘***’ 0.001 ‘**’ 0.01 ‘*’ 0.05 ‘.’ 0.1 ‘ ’ 1</w:t>
      </w:r>
    </w:p>
    <w:p w14:paraId="45DDFBE0" w14:textId="0DFA722D" w:rsidR="002930BA" w:rsidRDefault="002930BA">
      <w:pPr>
        <w:rPr>
          <w:sz w:val="16"/>
          <w:szCs w:val="16"/>
        </w:rPr>
      </w:pPr>
    </w:p>
    <w:p w14:paraId="5BFAD4C7" w14:textId="40C1CB7B" w:rsidR="002D77E3" w:rsidRDefault="002D77E3">
      <w:pPr>
        <w:rPr>
          <w:sz w:val="16"/>
          <w:szCs w:val="16"/>
        </w:rPr>
      </w:pPr>
    </w:p>
    <w:p w14:paraId="1F61131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                                               Coefficient        SE  t value Pr(&gt;|t|)   </w:t>
      </w:r>
    </w:p>
    <w:p w14:paraId="6A252C6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too thin.(Intercept)                                 -2.787369  0.223258 -12.4850 0.006354 **</w:t>
      </w:r>
    </w:p>
    <w:p w14:paraId="2F25FC6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Intercept)                                   0.602789  0.081977   7.3532 0.017997 * </w:t>
      </w:r>
    </w:p>
    <w:p w14:paraId="5F500A9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1                                1.571743  0.470222   3.3426 0.079038 . </w:t>
      </w:r>
    </w:p>
    <w:p w14:paraId="1CB2947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1                                 0.509832  0.279065   1.8269 0.209238   </w:t>
      </w:r>
    </w:p>
    <w:p w14:paraId="09F6D57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2                                0.617888  0.324975   1.9013 0.197618   </w:t>
      </w:r>
    </w:p>
    <w:p w14:paraId="5D67816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2                                 0.148177  0.135426   1.0942 0.388078   </w:t>
      </w:r>
    </w:p>
    <w:p w14:paraId="66DC4A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actor(Male)1                                0.503719  0.251348   2.0041 0.182951   </w:t>
      </w:r>
    </w:p>
    <w:p w14:paraId="2C20E52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actor(Male)1                                -0.416890  0.071608  -5.8219 0.028259 * </w:t>
      </w:r>
    </w:p>
    <w:p w14:paraId="050519E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actor(Race)1                                0.739197  0.247491   2.9868 0.096195 . </w:t>
      </w:r>
    </w:p>
    <w:p w14:paraId="2FBED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actor(Race)1                                 0.159161  0.097887   1.6260 0.245470   </w:t>
      </w:r>
    </w:p>
    <w:p w14:paraId="482A6FC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actor(Race)2                                0.056888  0.352443   0.1614 0.886602   </w:t>
      </w:r>
    </w:p>
    <w:p w14:paraId="1F1013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actor(Race)2                                 0.017310  0.084088   0.2059 0.855957   </w:t>
      </w:r>
    </w:p>
    <w:p w14:paraId="46D8EF4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actor(Race)3                                0.516605  0.362886   1.4236 0.290558   </w:t>
      </w:r>
    </w:p>
    <w:p w14:paraId="0B60F0A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actor(Race)3                                -0.657660  0.107395  -6.1238 0.025645 * </w:t>
      </w:r>
    </w:p>
    <w:p w14:paraId="20FE1449"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1:factor(Male)1                 -0.323819  0.532617  -0.6080 0.605046   </w:t>
      </w:r>
    </w:p>
    <w:p w14:paraId="4E5CFC8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1:factor(Male)1                  -0.759586  0.435000  -1.7462 0.222895   </w:t>
      </w:r>
    </w:p>
    <w:p w14:paraId="60508FD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2:factor(Male)1                  0.076122  0.396544   0.1920 0.865495   </w:t>
      </w:r>
    </w:p>
    <w:p w14:paraId="0DAC4D2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2:factor(Male)1                  -0.151410  0.173663  -0.8719 0.475217   </w:t>
      </w:r>
    </w:p>
    <w:p w14:paraId="2617D32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1:factor(Race)1                 -0.708253  0.686484  -1.0317 0.410636   </w:t>
      </w:r>
    </w:p>
    <w:p w14:paraId="7B0BD1F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1:factor(Race)1                  -0.678501  0.359824  -1.8856 0.199995   </w:t>
      </w:r>
    </w:p>
    <w:p w14:paraId="0F839C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2:factor(Race)1                 -0.581748  0.342000  -1.7010 0.231045   </w:t>
      </w:r>
    </w:p>
    <w:p w14:paraId="47158A7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2:factor(Race)1                  -0.197736  0.171763  -1.1512 0.368692   </w:t>
      </w:r>
    </w:p>
    <w:p w14:paraId="206DFB4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1:factor(Race)2                  0.586052  0.532716   1.1001 0.385998   </w:t>
      </w:r>
    </w:p>
    <w:p w14:paraId="364CC86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1:factor(Race)2                  -0.156981  0.346168  -0.4535 0.694654   </w:t>
      </w:r>
    </w:p>
    <w:p w14:paraId="3AB0DE7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2:factor(Race)2                 -0.095211  0.521543  -0.1826 0.871975   </w:t>
      </w:r>
    </w:p>
    <w:p w14:paraId="2E52C31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2:factor(Race)2                  -0.043951  0.180646  -0.2433 0.830452   </w:t>
      </w:r>
    </w:p>
    <w:p w14:paraId="3813E12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1:factor(Race)3                 -1.068735  2.211968  -0.4832 0.676702   </w:t>
      </w:r>
    </w:p>
    <w:p w14:paraId="6DB0DEF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1:factor(Race)3                  -0.517542  0.497121  -1.0411 0.407160   </w:t>
      </w:r>
    </w:p>
    <w:p w14:paraId="3567A9F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2:factor(Race)3                 -0.031818  0.741083  -0.0429 0.969655   </w:t>
      </w:r>
    </w:p>
    <w:p w14:paraId="64F02D9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2:factor(Race)3                   0.230309  0.341164   0.6751 0.569217   </w:t>
      </w:r>
    </w:p>
    <w:p w14:paraId="6D11D0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actor(Male)1:factor(Race)1                 -0.431116  0.310950  -1.3864 0.299938   </w:t>
      </w:r>
    </w:p>
    <w:p w14:paraId="5F88CA1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too big.factor(Male)1:factor(Race)1                  -0.515793  0.113407  -4.5482 0.045097 *</w:t>
      </w:r>
      <w:r w:rsidRPr="002D77E3">
        <w:rPr>
          <w:rStyle w:val="gd15mcfceub"/>
          <w:rFonts w:ascii="Lucida Console" w:hAnsi="Lucida Console"/>
          <w:color w:val="000000"/>
          <w:sz w:val="16"/>
          <w:szCs w:val="16"/>
          <w:bdr w:val="none" w:sz="0" w:space="0" w:color="auto" w:frame="1"/>
        </w:rPr>
        <w:t xml:space="preserve"> </w:t>
      </w:r>
    </w:p>
    <w:p w14:paraId="1DBEDFC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actor(Male)1:factor(Race)2                  0.018728  0.429340   0.0436 0.969170   </w:t>
      </w:r>
    </w:p>
    <w:p w14:paraId="3E9AB6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actor(Male)1:factor(Race)2                  -0.207554  0.128851  -1.6108 0.248523   </w:t>
      </w:r>
    </w:p>
    <w:p w14:paraId="50560A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actor(Male)1:factor(Race)3                 -0.373424  0.411011  -0.9086 0.459489   </w:t>
      </w:r>
    </w:p>
    <w:p w14:paraId="0FD44D7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actor(Male)1:factor(Race)3                   0.118440  0.161676   0.7326 0.540040   </w:t>
      </w:r>
    </w:p>
    <w:p w14:paraId="5EAC664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1:factor(Male)1:factor(Race)1    0.038892  0.742037   0.0524 0.962964   </w:t>
      </w:r>
    </w:p>
    <w:p w14:paraId="16DCBDC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1:factor(Male)1:factor(Race)1     0.083713  0.585852   0.1429 0.899472   </w:t>
      </w:r>
    </w:p>
    <w:p w14:paraId="2D68A10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2:factor(Male)1:factor(Race)1    0.405815  0.450316   0.9012 0.462605   </w:t>
      </w:r>
    </w:p>
    <w:p w14:paraId="21F581ED"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2:factor(Male)1:factor(Race)1    -0.037566  0.258325  -0.1454 0.897711   </w:t>
      </w:r>
    </w:p>
    <w:p w14:paraId="62861D6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too thin.fsWithHunger1:factor(Male)1:factor(Race)2   -2.112677  0.669397  -3.1561 0.087428 .</w:t>
      </w:r>
      <w:r w:rsidRPr="002D77E3">
        <w:rPr>
          <w:rStyle w:val="gd15mcfceub"/>
          <w:rFonts w:ascii="Lucida Console" w:hAnsi="Lucida Console"/>
          <w:color w:val="000000"/>
          <w:sz w:val="16"/>
          <w:szCs w:val="16"/>
          <w:bdr w:val="none" w:sz="0" w:space="0" w:color="auto" w:frame="1"/>
        </w:rPr>
        <w:t xml:space="preserve"> </w:t>
      </w:r>
    </w:p>
    <w:p w14:paraId="4E234DD0"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1:factor(Male)1:factor(Race)2     0.060664  0.507092   0.1196 0.915708   </w:t>
      </w:r>
    </w:p>
    <w:p w14:paraId="3B6D0A6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2:factor(Male)1:factor(Race)2   -0.802285  0.694038  -1.1560 0.367128   </w:t>
      </w:r>
    </w:p>
    <w:p w14:paraId="61347265"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2:factor(Male)1:factor(Race)2    -0.023123  0.256837  -0.0900 0.936467   </w:t>
      </w:r>
    </w:p>
    <w:p w14:paraId="341585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1:factor(Male)1:factor(Race)3    0.077248  3.938808   0.0196 0.986134   </w:t>
      </w:r>
    </w:p>
    <w:p w14:paraId="38A5CC0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1:factor(Male)1:factor(Race)3     1.084736  0.874270   1.2407 0.340503   </w:t>
      </w:r>
    </w:p>
    <w:p w14:paraId="4B920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thin.fsWithHunger2:factor(Male)1:factor(Race)3    0.150426  0.990618   0.1519 0.893239   </w:t>
      </w:r>
    </w:p>
    <w:p w14:paraId="3D02EF64" w14:textId="77777777" w:rsidR="002D77E3" w:rsidRPr="002D77E3" w:rsidRDefault="002D77E3" w:rsidP="002D77E3">
      <w:pPr>
        <w:pStyle w:val="HTMLPreformatted"/>
        <w:pBdr>
          <w:bottom w:val="single" w:sz="6" w:space="1" w:color="auto"/>
        </w:pBdr>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big.fsWithHunger2:factor(Male)1:factor(Race)3    -0.161112  0.383494  -0.4201 0.715232   </w:t>
      </w:r>
    </w:p>
    <w:p w14:paraId="50AB2C7C" w14:textId="61C8F571"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757CD427" w14:textId="50E3CFC8"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EA70FFC" w14:textId="7A1D18B3"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9498948" w14:textId="25246B8B"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2239A0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Pr>
          <w:rStyle w:val="gd15mcfceub"/>
          <w:rFonts w:ascii="Lucida Console" w:hAnsi="Lucida Console"/>
          <w:color w:val="000000"/>
          <w:bdr w:val="none" w:sz="0" w:space="0" w:color="auto" w:frame="1"/>
        </w:rPr>
        <w:t xml:space="preserve">                                                            Coefficient        </w:t>
      </w:r>
      <w:r w:rsidRPr="000B5F5D">
        <w:rPr>
          <w:rStyle w:val="gd15mcfceub"/>
          <w:rFonts w:ascii="Lucida Console" w:hAnsi="Lucida Console"/>
          <w:color w:val="000000"/>
          <w:sz w:val="16"/>
          <w:szCs w:val="16"/>
          <w:bdr w:val="none" w:sz="0" w:space="0" w:color="auto" w:frame="1"/>
        </w:rPr>
        <w:t xml:space="preserve">SE  t value Pr(&gt;|t|)   </w:t>
      </w:r>
    </w:p>
    <w:p w14:paraId="6AD82B1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like to weigh less.(Intercept)                                  1.398841  0.081824  17.0958 0.003404 **</w:t>
      </w:r>
    </w:p>
    <w:p w14:paraId="01F9446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like to weigh more.(Intercept)                                 -2.638540  0.230532 -11.4454 0.007547 **</w:t>
      </w:r>
    </w:p>
    <w:p w14:paraId="52C20EC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lastRenderedPageBreak/>
        <w:t xml:space="preserve">like to weigh less.fsWithHunger1                                0.170104  0.346569   0.4908 0.672122   </w:t>
      </w:r>
    </w:p>
    <w:p w14:paraId="79BE406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1                                1.952506  0.510337   3.8259 0.062028 . </w:t>
      </w:r>
    </w:p>
    <w:p w14:paraId="12B9011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2                               -0.088246  0.183254  -0.4816 0.677667   </w:t>
      </w:r>
    </w:p>
    <w:p w14:paraId="5E6C85C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2                                0.932935  0.340463   2.7402 0.111369   </w:t>
      </w:r>
    </w:p>
    <w:p w14:paraId="0455381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like to weigh less.factor(Male)1                               -0.654804  0.062939 -10.4039 0.009113 **</w:t>
      </w:r>
    </w:p>
    <w:p w14:paraId="54560D3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actor(Male)1                                1.300688  0.273345   4.7584 0.041439 * </w:t>
      </w:r>
    </w:p>
    <w:p w14:paraId="0446EE8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actor(Race)1                               -0.121749  0.117185  -1.0389 0.407950   </w:t>
      </w:r>
    </w:p>
    <w:p w14:paraId="30394CD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actor(Race)1                                1.400225  0.304280   4.6018 0.044121 * </w:t>
      </w:r>
    </w:p>
    <w:p w14:paraId="2145BC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actor(Race)2                               -0.304215  0.105140  -2.8934 0.101572   </w:t>
      </w:r>
    </w:p>
    <w:p w14:paraId="0B6AF4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actor(Race)2                                0.565642  0.337207   1.6774 0.235457   </w:t>
      </w:r>
    </w:p>
    <w:p w14:paraId="21401A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actor(Race)3                               -0.747003  0.133889  -5.5793 0.030656 * </w:t>
      </w:r>
    </w:p>
    <w:p w14:paraId="333709A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actor(Race)3                                0.857810  0.325264   2.6373 0.118713   </w:t>
      </w:r>
    </w:p>
    <w:p w14:paraId="617B19B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1:factor(Male)1                 -0.564489  0.448575  -1.2584 0.335244   </w:t>
      </w:r>
    </w:p>
    <w:p w14:paraId="4A95B86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1:factor(Male)1                 -0.875009  0.541222  -1.6167 0.247326   </w:t>
      </w:r>
    </w:p>
    <w:p w14:paraId="6CD1039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2:factor(Male)1                 -0.017715  0.215787  -0.0821 0.942049   </w:t>
      </w:r>
    </w:p>
    <w:p w14:paraId="29848BF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2:factor(Male)1                 -0.251344  0.387562  -0.6485 0.583162   </w:t>
      </w:r>
    </w:p>
    <w:p w14:paraId="5CF9FB7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1:factor(Race)1                 -0.336459  0.409745  -0.8211 0.497871   </w:t>
      </w:r>
    </w:p>
    <w:p w14:paraId="7D30C6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1:factor(Race)1                 -1.421378  0.666740  -2.1318 0.166688   </w:t>
      </w:r>
    </w:p>
    <w:p w14:paraId="5334F33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2:factor(Race)1                  0.110093  0.228546   0.4817 0.677570   </w:t>
      </w:r>
    </w:p>
    <w:p w14:paraId="316313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2:factor(Race)1                 -0.603548  0.426696  -1.4145 0.292830   </w:t>
      </w:r>
    </w:p>
    <w:p w14:paraId="40F9318C"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1:factor(Race)2                 -0.038242  0.380862  -0.1004 0.929178   </w:t>
      </w:r>
    </w:p>
    <w:p w14:paraId="32EE93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1:factor(Race)2                 -0.502458  0.520576  -0.9652 0.436281   </w:t>
      </w:r>
    </w:p>
    <w:p w14:paraId="05963A8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2:factor(Race)2                  0.208731  0.223050   0.9358 0.448163   </w:t>
      </w:r>
    </w:p>
    <w:p w14:paraId="6F503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2:factor(Race)2                 -0.470816  0.505879  -0.9307 0.450266   </w:t>
      </w:r>
    </w:p>
    <w:p w14:paraId="747715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1:factor(Race)3                 -0.493824  0.522141  -0.9458 0.444096   </w:t>
      </w:r>
    </w:p>
    <w:p w14:paraId="1773CFF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1:factor(Race)3                 -2.004086  3.706963  -0.5406 0.642921   </w:t>
      </w:r>
    </w:p>
    <w:p w14:paraId="50FEEDC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2:factor(Race)3                  0.448858  0.347828   1.2905 0.325953   </w:t>
      </w:r>
    </w:p>
    <w:p w14:paraId="5EF404F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2:factor(Race)3                  0.074303  0.594209   0.1250 0.911923   </w:t>
      </w:r>
    </w:p>
    <w:p w14:paraId="526E66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actor(Male)1:factor(Race)1                 -0.392204  0.134179  -2.9230 0.099825 . </w:t>
      </w:r>
    </w:p>
    <w:p w14:paraId="70687504"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actor(Male)1:factor(Race)1                 -0.891940  0.367314  -2.4283 0.135868   </w:t>
      </w:r>
    </w:p>
    <w:p w14:paraId="725E0D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actor(Male)1:factor(Race)2                 -0.152784  0.140664  -1.0862 0.390886   </w:t>
      </w:r>
    </w:p>
    <w:p w14:paraId="1D2C080F"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actor(Male)1:factor(Race)2                 -0.894888  0.428429  -2.0888 0.171942   </w:t>
      </w:r>
    </w:p>
    <w:p w14:paraId="3D3DE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actor(Male)1:factor(Race)3                  0.214931  0.161757   1.3287 0.315263   </w:t>
      </w:r>
    </w:p>
    <w:p w14:paraId="0BEFE62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actor(Male)1:factor(Race)3                 -0.890934  0.421556  -2.1134 0.168904   </w:t>
      </w:r>
    </w:p>
    <w:p w14:paraId="0D5CF58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1:factor(Male)1:factor(Race)1    0.339247  0.579833   0.5851 0.617712   </w:t>
      </w:r>
    </w:p>
    <w:p w14:paraId="42441EF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1:factor(Male)1:factor(Race)1    0.819728  0.689073   1.1896 0.356278   </w:t>
      </w:r>
    </w:p>
    <w:p w14:paraId="4A6421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2:factor(Male)1:factor(Race)1   -0.263744  0.314300  -0.8391 0.489705   </w:t>
      </w:r>
    </w:p>
    <w:p w14:paraId="7E57A21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2:factor(Male)1:factor(Race)1    0.094664  0.456523   0.2074 0.854926   </w:t>
      </w:r>
    </w:p>
    <w:p w14:paraId="02F2218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1:factor(Male)1:factor(Race)2    0.315788  0.513545   0.6149 0.601250   </w:t>
      </w:r>
    </w:p>
    <w:p w14:paraId="1DFDE5E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1:factor(Male)1:factor(Race)2   -0.132270  0.598222  -0.2211 0.845532   </w:t>
      </w:r>
    </w:p>
    <w:p w14:paraId="306AAEC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lastRenderedPageBreak/>
        <w:t xml:space="preserve">like to weigh less.fsWithHunger2:factor(Male)1:factor(Race)2   -0.132358  0.281744  -0.4698 0.684752   </w:t>
      </w:r>
    </w:p>
    <w:p w14:paraId="07C01EE7"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2:factor(Male)1:factor(Race)2   -0.051159  0.657784  -0.0778 0.945088   </w:t>
      </w:r>
    </w:p>
    <w:p w14:paraId="706E3B2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1:factor(Male)1:factor(Race)3    1.486583  1.040241   1.4291 0.289207   </w:t>
      </w:r>
    </w:p>
    <w:p w14:paraId="4FDFA8E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1:factor(Male)1:factor(Race)3    1.730878  4.752993   0.3642 0.750631   </w:t>
      </w:r>
    </w:p>
    <w:p w14:paraId="525F4AB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less.fsWithHunger2:factor(Male)1:factor(Race)3   -0.757526  0.498425  -1.5198 0.267912   </w:t>
      </w:r>
    </w:p>
    <w:p w14:paraId="2CC1E2B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more.fsWithHunger2:factor(Male)1:factor(Race)3   -0.420993  0.787631  -0.5345 0.646457   </w:t>
      </w:r>
    </w:p>
    <w:p w14:paraId="25233B9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w:t>
      </w:r>
    </w:p>
    <w:p w14:paraId="53B27AD4" w14:textId="77777777" w:rsidR="000B5F5D" w:rsidRPr="000B5F5D" w:rsidRDefault="000B5F5D" w:rsidP="000B5F5D">
      <w:pPr>
        <w:pStyle w:val="HTMLPreformatted"/>
        <w:shd w:val="clear" w:color="auto" w:fill="FFFFFF"/>
        <w:wordWrap w:val="0"/>
        <w:rPr>
          <w:rFonts w:ascii="Lucida Console" w:hAnsi="Lucida Console"/>
          <w:color w:val="000000"/>
          <w:sz w:val="16"/>
          <w:szCs w:val="16"/>
        </w:rPr>
      </w:pPr>
      <w:r w:rsidRPr="000B5F5D">
        <w:rPr>
          <w:rStyle w:val="gd15mcfceub"/>
          <w:rFonts w:ascii="Lucida Console" w:hAnsi="Lucida Console"/>
          <w:color w:val="000000"/>
          <w:sz w:val="16"/>
          <w:szCs w:val="16"/>
          <w:bdr w:val="none" w:sz="0" w:space="0" w:color="auto" w:frame="1"/>
        </w:rPr>
        <w:t>Signif. codes:  0 ‘***’ 0.001 ‘**’ 0.01 ‘*’ 0.05 ‘.’ 0.1 ‘ ’ 1</w:t>
      </w:r>
    </w:p>
    <w:p w14:paraId="013E8BEA" w14:textId="77777777" w:rsidR="000B5F5D" w:rsidRPr="002D77E3" w:rsidRDefault="000B5F5D" w:rsidP="002D77E3">
      <w:pPr>
        <w:pStyle w:val="HTMLPreformatted"/>
        <w:shd w:val="clear" w:color="auto" w:fill="FFFFFF"/>
        <w:wordWrap w:val="0"/>
        <w:rPr>
          <w:rFonts w:ascii="Lucida Console" w:hAnsi="Lucida Console"/>
          <w:color w:val="000000"/>
          <w:sz w:val="16"/>
          <w:szCs w:val="16"/>
        </w:rPr>
      </w:pPr>
    </w:p>
    <w:p w14:paraId="65A80AD1" w14:textId="77777777" w:rsidR="002D77E3" w:rsidRPr="002930BA" w:rsidRDefault="002D77E3">
      <w:pPr>
        <w:rPr>
          <w:sz w:val="16"/>
          <w:szCs w:val="16"/>
        </w:rPr>
      </w:pPr>
    </w:p>
    <w:sectPr w:rsidR="002D77E3" w:rsidRPr="002930B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arah Van Alsten" w:date="2020-02-24T12:40:00Z" w:initials="VAS">
    <w:p w14:paraId="5D67A58A" w14:textId="070BAC3E" w:rsidR="00772C02" w:rsidRDefault="00772C02">
      <w:pPr>
        <w:pStyle w:val="CommentText"/>
      </w:pPr>
      <w:r>
        <w:rPr>
          <w:rStyle w:val="CommentReference"/>
        </w:rPr>
        <w:annotationRef/>
      </w:r>
      <w:r>
        <w:t>Might not use this</w:t>
      </w:r>
    </w:p>
  </w:comment>
  <w:comment w:id="2" w:author="Sarah Van Alsten [2]" w:date="2020-03-02T13:33:00Z" w:initials="SVA">
    <w:p w14:paraId="56F5E9B1" w14:textId="63A35496" w:rsidR="00F24CA7" w:rsidRDefault="00F24CA7">
      <w:pPr>
        <w:pStyle w:val="CommentText"/>
      </w:pPr>
      <w:r>
        <w:rPr>
          <w:rStyle w:val="CommentReference"/>
        </w:rPr>
        <w:annotationRef/>
      </w:r>
      <w:r>
        <w:t>Add a referenc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67A58A" w15:done="0"/>
  <w15:commentEx w15:paraId="56F5E9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67A58A" w16cid:durableId="21FE42A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h Van Alsten">
    <w15:presenceInfo w15:providerId="Windows Live" w15:userId="f8d6885615144605"/>
  </w15:person>
  <w15:person w15:author="Sarah Van Alsten [2]">
    <w15:presenceInfo w15:providerId="None" w15:userId="Sarah Van Alst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034"/>
    <w:rsid w:val="00001ADA"/>
    <w:rsid w:val="000058A0"/>
    <w:rsid w:val="00010AE5"/>
    <w:rsid w:val="000110AE"/>
    <w:rsid w:val="00011B08"/>
    <w:rsid w:val="00011DE2"/>
    <w:rsid w:val="00013AEB"/>
    <w:rsid w:val="00017840"/>
    <w:rsid w:val="00022FD6"/>
    <w:rsid w:val="00031E36"/>
    <w:rsid w:val="00031EAB"/>
    <w:rsid w:val="00034358"/>
    <w:rsid w:val="000350C0"/>
    <w:rsid w:val="00041A5A"/>
    <w:rsid w:val="0004266B"/>
    <w:rsid w:val="000555DE"/>
    <w:rsid w:val="00056063"/>
    <w:rsid w:val="0005755F"/>
    <w:rsid w:val="00060C5A"/>
    <w:rsid w:val="00064678"/>
    <w:rsid w:val="00070448"/>
    <w:rsid w:val="00071EBB"/>
    <w:rsid w:val="00075EDF"/>
    <w:rsid w:val="00075F38"/>
    <w:rsid w:val="00082184"/>
    <w:rsid w:val="00093F19"/>
    <w:rsid w:val="00095A0B"/>
    <w:rsid w:val="000A07D8"/>
    <w:rsid w:val="000B0EF6"/>
    <w:rsid w:val="000B2E40"/>
    <w:rsid w:val="000B5F5D"/>
    <w:rsid w:val="000C3754"/>
    <w:rsid w:val="000C605B"/>
    <w:rsid w:val="000D7629"/>
    <w:rsid w:val="000F20CF"/>
    <w:rsid w:val="000F632E"/>
    <w:rsid w:val="001008BD"/>
    <w:rsid w:val="00115C2E"/>
    <w:rsid w:val="0013059F"/>
    <w:rsid w:val="0013364A"/>
    <w:rsid w:val="00137794"/>
    <w:rsid w:val="00147018"/>
    <w:rsid w:val="00150414"/>
    <w:rsid w:val="0016559A"/>
    <w:rsid w:val="00183719"/>
    <w:rsid w:val="00186905"/>
    <w:rsid w:val="001B073B"/>
    <w:rsid w:val="001B4C48"/>
    <w:rsid w:val="001B5090"/>
    <w:rsid w:val="001B77F1"/>
    <w:rsid w:val="001C6BBB"/>
    <w:rsid w:val="001D6B7B"/>
    <w:rsid w:val="001D6D30"/>
    <w:rsid w:val="001E2EF9"/>
    <w:rsid w:val="001E55D0"/>
    <w:rsid w:val="001F16C5"/>
    <w:rsid w:val="001F2A65"/>
    <w:rsid w:val="00200C89"/>
    <w:rsid w:val="002014DA"/>
    <w:rsid w:val="00202D84"/>
    <w:rsid w:val="00204D23"/>
    <w:rsid w:val="00210539"/>
    <w:rsid w:val="0021204E"/>
    <w:rsid w:val="002122CA"/>
    <w:rsid w:val="0022544B"/>
    <w:rsid w:val="00230AFB"/>
    <w:rsid w:val="00233085"/>
    <w:rsid w:val="002557EE"/>
    <w:rsid w:val="00255EAC"/>
    <w:rsid w:val="00260718"/>
    <w:rsid w:val="0027756C"/>
    <w:rsid w:val="0028167F"/>
    <w:rsid w:val="00281AF6"/>
    <w:rsid w:val="00285A2D"/>
    <w:rsid w:val="002862F1"/>
    <w:rsid w:val="00292431"/>
    <w:rsid w:val="002930BA"/>
    <w:rsid w:val="00295D67"/>
    <w:rsid w:val="00295F2C"/>
    <w:rsid w:val="0029746B"/>
    <w:rsid w:val="002A5E17"/>
    <w:rsid w:val="002A7C4B"/>
    <w:rsid w:val="002B4FCB"/>
    <w:rsid w:val="002B7A28"/>
    <w:rsid w:val="002D06B7"/>
    <w:rsid w:val="002D398B"/>
    <w:rsid w:val="002D77E3"/>
    <w:rsid w:val="002E34B4"/>
    <w:rsid w:val="002E717B"/>
    <w:rsid w:val="002F0099"/>
    <w:rsid w:val="002F2FAD"/>
    <w:rsid w:val="00312DF7"/>
    <w:rsid w:val="0031613A"/>
    <w:rsid w:val="00316456"/>
    <w:rsid w:val="00320999"/>
    <w:rsid w:val="003233A0"/>
    <w:rsid w:val="00333B13"/>
    <w:rsid w:val="003353A8"/>
    <w:rsid w:val="00336B04"/>
    <w:rsid w:val="00344BF2"/>
    <w:rsid w:val="003518F0"/>
    <w:rsid w:val="003575F6"/>
    <w:rsid w:val="00361EFA"/>
    <w:rsid w:val="00370CE7"/>
    <w:rsid w:val="00370F61"/>
    <w:rsid w:val="003728A2"/>
    <w:rsid w:val="00373CFB"/>
    <w:rsid w:val="00376CA9"/>
    <w:rsid w:val="003964A6"/>
    <w:rsid w:val="00397184"/>
    <w:rsid w:val="003A1731"/>
    <w:rsid w:val="003C4617"/>
    <w:rsid w:val="003C58DE"/>
    <w:rsid w:val="003C5F02"/>
    <w:rsid w:val="003C6FC0"/>
    <w:rsid w:val="003C76C0"/>
    <w:rsid w:val="003E48B6"/>
    <w:rsid w:val="003E66B0"/>
    <w:rsid w:val="003F2406"/>
    <w:rsid w:val="004054C0"/>
    <w:rsid w:val="0041067D"/>
    <w:rsid w:val="00416672"/>
    <w:rsid w:val="0043460B"/>
    <w:rsid w:val="004410F0"/>
    <w:rsid w:val="00460B58"/>
    <w:rsid w:val="00461728"/>
    <w:rsid w:val="00463072"/>
    <w:rsid w:val="00463C94"/>
    <w:rsid w:val="00467A1D"/>
    <w:rsid w:val="00467EFD"/>
    <w:rsid w:val="00471644"/>
    <w:rsid w:val="0048543A"/>
    <w:rsid w:val="00486034"/>
    <w:rsid w:val="00487772"/>
    <w:rsid w:val="004912D7"/>
    <w:rsid w:val="00492E13"/>
    <w:rsid w:val="004A0408"/>
    <w:rsid w:val="004A104F"/>
    <w:rsid w:val="004C03E8"/>
    <w:rsid w:val="004D0D5C"/>
    <w:rsid w:val="004D5872"/>
    <w:rsid w:val="004E27E3"/>
    <w:rsid w:val="004E5B48"/>
    <w:rsid w:val="005033F9"/>
    <w:rsid w:val="00504014"/>
    <w:rsid w:val="00511354"/>
    <w:rsid w:val="005128B1"/>
    <w:rsid w:val="00513D5E"/>
    <w:rsid w:val="0053445C"/>
    <w:rsid w:val="005425DB"/>
    <w:rsid w:val="005609ED"/>
    <w:rsid w:val="005664C7"/>
    <w:rsid w:val="005745BB"/>
    <w:rsid w:val="0058346C"/>
    <w:rsid w:val="00583BEF"/>
    <w:rsid w:val="00584532"/>
    <w:rsid w:val="00594062"/>
    <w:rsid w:val="005A2974"/>
    <w:rsid w:val="005B15D4"/>
    <w:rsid w:val="005B32FF"/>
    <w:rsid w:val="005B5522"/>
    <w:rsid w:val="005C4997"/>
    <w:rsid w:val="005D2157"/>
    <w:rsid w:val="005D2706"/>
    <w:rsid w:val="005D341A"/>
    <w:rsid w:val="005D3E9E"/>
    <w:rsid w:val="005E469D"/>
    <w:rsid w:val="005F6325"/>
    <w:rsid w:val="0061211C"/>
    <w:rsid w:val="0061398D"/>
    <w:rsid w:val="00621CB7"/>
    <w:rsid w:val="00624EAA"/>
    <w:rsid w:val="00630BFC"/>
    <w:rsid w:val="006360BC"/>
    <w:rsid w:val="0064059B"/>
    <w:rsid w:val="0065061A"/>
    <w:rsid w:val="00654F21"/>
    <w:rsid w:val="006708D0"/>
    <w:rsid w:val="0067343F"/>
    <w:rsid w:val="00674B61"/>
    <w:rsid w:val="00680FA2"/>
    <w:rsid w:val="00697819"/>
    <w:rsid w:val="006C704A"/>
    <w:rsid w:val="006E211C"/>
    <w:rsid w:val="006E7178"/>
    <w:rsid w:val="006F0BE4"/>
    <w:rsid w:val="006F651A"/>
    <w:rsid w:val="00702B47"/>
    <w:rsid w:val="0070629C"/>
    <w:rsid w:val="00706EFE"/>
    <w:rsid w:val="00707443"/>
    <w:rsid w:val="00711B10"/>
    <w:rsid w:val="00713E46"/>
    <w:rsid w:val="00716643"/>
    <w:rsid w:val="00717E15"/>
    <w:rsid w:val="00724B30"/>
    <w:rsid w:val="0072760C"/>
    <w:rsid w:val="007314FE"/>
    <w:rsid w:val="00732EA0"/>
    <w:rsid w:val="0074244D"/>
    <w:rsid w:val="00754FF9"/>
    <w:rsid w:val="00760D90"/>
    <w:rsid w:val="00765559"/>
    <w:rsid w:val="00772C02"/>
    <w:rsid w:val="007765CE"/>
    <w:rsid w:val="00786E3A"/>
    <w:rsid w:val="0079256E"/>
    <w:rsid w:val="00792995"/>
    <w:rsid w:val="007A351B"/>
    <w:rsid w:val="007B1927"/>
    <w:rsid w:val="007B2467"/>
    <w:rsid w:val="007B491E"/>
    <w:rsid w:val="007B5CFA"/>
    <w:rsid w:val="007B618D"/>
    <w:rsid w:val="007E1DB5"/>
    <w:rsid w:val="007F65E1"/>
    <w:rsid w:val="00807E7A"/>
    <w:rsid w:val="008132E2"/>
    <w:rsid w:val="0081353A"/>
    <w:rsid w:val="008201E6"/>
    <w:rsid w:val="008210D6"/>
    <w:rsid w:val="00831365"/>
    <w:rsid w:val="008341AF"/>
    <w:rsid w:val="00840C77"/>
    <w:rsid w:val="00842463"/>
    <w:rsid w:val="00851DCA"/>
    <w:rsid w:val="008707A6"/>
    <w:rsid w:val="0087599C"/>
    <w:rsid w:val="008809A3"/>
    <w:rsid w:val="00887350"/>
    <w:rsid w:val="00891277"/>
    <w:rsid w:val="008933F9"/>
    <w:rsid w:val="008A0315"/>
    <w:rsid w:val="008A18CE"/>
    <w:rsid w:val="008B13DF"/>
    <w:rsid w:val="008B4462"/>
    <w:rsid w:val="008C17A5"/>
    <w:rsid w:val="008D2D00"/>
    <w:rsid w:val="008D4FDF"/>
    <w:rsid w:val="008D65C6"/>
    <w:rsid w:val="008F0088"/>
    <w:rsid w:val="008F109C"/>
    <w:rsid w:val="00907069"/>
    <w:rsid w:val="00907227"/>
    <w:rsid w:val="00912132"/>
    <w:rsid w:val="0091243C"/>
    <w:rsid w:val="00913DAF"/>
    <w:rsid w:val="00921204"/>
    <w:rsid w:val="00922149"/>
    <w:rsid w:val="009373A6"/>
    <w:rsid w:val="00946C4C"/>
    <w:rsid w:val="00947335"/>
    <w:rsid w:val="00950D38"/>
    <w:rsid w:val="00954E43"/>
    <w:rsid w:val="00966B80"/>
    <w:rsid w:val="009730D0"/>
    <w:rsid w:val="00974052"/>
    <w:rsid w:val="009745DC"/>
    <w:rsid w:val="00976D5E"/>
    <w:rsid w:val="009840AF"/>
    <w:rsid w:val="00985A3D"/>
    <w:rsid w:val="00993B2D"/>
    <w:rsid w:val="00997536"/>
    <w:rsid w:val="009A2546"/>
    <w:rsid w:val="009A2B48"/>
    <w:rsid w:val="009B20E1"/>
    <w:rsid w:val="009B661B"/>
    <w:rsid w:val="009C3EBE"/>
    <w:rsid w:val="009C5D08"/>
    <w:rsid w:val="009D441A"/>
    <w:rsid w:val="009F3C91"/>
    <w:rsid w:val="00A018A4"/>
    <w:rsid w:val="00A042F6"/>
    <w:rsid w:val="00A12BD5"/>
    <w:rsid w:val="00A14AB9"/>
    <w:rsid w:val="00A17A05"/>
    <w:rsid w:val="00A33597"/>
    <w:rsid w:val="00A34616"/>
    <w:rsid w:val="00A439CE"/>
    <w:rsid w:val="00A44E35"/>
    <w:rsid w:val="00A47ADC"/>
    <w:rsid w:val="00A5559F"/>
    <w:rsid w:val="00A65B35"/>
    <w:rsid w:val="00A6648D"/>
    <w:rsid w:val="00A66C5A"/>
    <w:rsid w:val="00A70DEB"/>
    <w:rsid w:val="00A8385F"/>
    <w:rsid w:val="00A83CC3"/>
    <w:rsid w:val="00A95388"/>
    <w:rsid w:val="00AA0935"/>
    <w:rsid w:val="00AA293A"/>
    <w:rsid w:val="00AA2F32"/>
    <w:rsid w:val="00AA4AE6"/>
    <w:rsid w:val="00AA5E44"/>
    <w:rsid w:val="00AB35DD"/>
    <w:rsid w:val="00AB7FAA"/>
    <w:rsid w:val="00AD4414"/>
    <w:rsid w:val="00AF2866"/>
    <w:rsid w:val="00AF3F3D"/>
    <w:rsid w:val="00AF46FF"/>
    <w:rsid w:val="00B245B9"/>
    <w:rsid w:val="00B24EB5"/>
    <w:rsid w:val="00B26AD1"/>
    <w:rsid w:val="00B37C3E"/>
    <w:rsid w:val="00B41F17"/>
    <w:rsid w:val="00B41F27"/>
    <w:rsid w:val="00B5045A"/>
    <w:rsid w:val="00B5391C"/>
    <w:rsid w:val="00B545BE"/>
    <w:rsid w:val="00B8784E"/>
    <w:rsid w:val="00B9249C"/>
    <w:rsid w:val="00B93D89"/>
    <w:rsid w:val="00BA0702"/>
    <w:rsid w:val="00BA4666"/>
    <w:rsid w:val="00BB07CE"/>
    <w:rsid w:val="00BB43BF"/>
    <w:rsid w:val="00BB76B8"/>
    <w:rsid w:val="00BC008A"/>
    <w:rsid w:val="00BC21A2"/>
    <w:rsid w:val="00BC521D"/>
    <w:rsid w:val="00BD06BC"/>
    <w:rsid w:val="00BD0ABB"/>
    <w:rsid w:val="00BD5B46"/>
    <w:rsid w:val="00BE2CD9"/>
    <w:rsid w:val="00BE67F5"/>
    <w:rsid w:val="00C003D2"/>
    <w:rsid w:val="00C10079"/>
    <w:rsid w:val="00C13C3E"/>
    <w:rsid w:val="00C21EAC"/>
    <w:rsid w:val="00C2347A"/>
    <w:rsid w:val="00C30120"/>
    <w:rsid w:val="00C41B9C"/>
    <w:rsid w:val="00C47FBC"/>
    <w:rsid w:val="00C53DB7"/>
    <w:rsid w:val="00C5618E"/>
    <w:rsid w:val="00C6117F"/>
    <w:rsid w:val="00C6719C"/>
    <w:rsid w:val="00C74DA9"/>
    <w:rsid w:val="00C76DB0"/>
    <w:rsid w:val="00C81206"/>
    <w:rsid w:val="00C86E31"/>
    <w:rsid w:val="00C92711"/>
    <w:rsid w:val="00C9321A"/>
    <w:rsid w:val="00C93FAC"/>
    <w:rsid w:val="00C95AEE"/>
    <w:rsid w:val="00CB3B69"/>
    <w:rsid w:val="00CB5253"/>
    <w:rsid w:val="00CD2E65"/>
    <w:rsid w:val="00CD3FC7"/>
    <w:rsid w:val="00CD4983"/>
    <w:rsid w:val="00CE398C"/>
    <w:rsid w:val="00D02639"/>
    <w:rsid w:val="00D02938"/>
    <w:rsid w:val="00D07EC5"/>
    <w:rsid w:val="00D1656F"/>
    <w:rsid w:val="00D16BCF"/>
    <w:rsid w:val="00D16DBD"/>
    <w:rsid w:val="00D305E4"/>
    <w:rsid w:val="00D31819"/>
    <w:rsid w:val="00D31F81"/>
    <w:rsid w:val="00D3707C"/>
    <w:rsid w:val="00D436C8"/>
    <w:rsid w:val="00D46A04"/>
    <w:rsid w:val="00D518EE"/>
    <w:rsid w:val="00D531C0"/>
    <w:rsid w:val="00D53D5B"/>
    <w:rsid w:val="00D57398"/>
    <w:rsid w:val="00D60294"/>
    <w:rsid w:val="00D60EE1"/>
    <w:rsid w:val="00D61378"/>
    <w:rsid w:val="00D6424C"/>
    <w:rsid w:val="00D71F67"/>
    <w:rsid w:val="00D72A61"/>
    <w:rsid w:val="00D97999"/>
    <w:rsid w:val="00DA2404"/>
    <w:rsid w:val="00DA5BD4"/>
    <w:rsid w:val="00DE7A35"/>
    <w:rsid w:val="00DF537F"/>
    <w:rsid w:val="00E0483D"/>
    <w:rsid w:val="00E06C6A"/>
    <w:rsid w:val="00E13173"/>
    <w:rsid w:val="00E1322A"/>
    <w:rsid w:val="00E20A20"/>
    <w:rsid w:val="00E300C6"/>
    <w:rsid w:val="00E511A1"/>
    <w:rsid w:val="00E519E2"/>
    <w:rsid w:val="00E635DE"/>
    <w:rsid w:val="00E67BB3"/>
    <w:rsid w:val="00E7398E"/>
    <w:rsid w:val="00E84F24"/>
    <w:rsid w:val="00E952B3"/>
    <w:rsid w:val="00EA72CD"/>
    <w:rsid w:val="00EB68B3"/>
    <w:rsid w:val="00EC0540"/>
    <w:rsid w:val="00EC7944"/>
    <w:rsid w:val="00ED3012"/>
    <w:rsid w:val="00ED4531"/>
    <w:rsid w:val="00ED5771"/>
    <w:rsid w:val="00EE0B2E"/>
    <w:rsid w:val="00EE7CC7"/>
    <w:rsid w:val="00F01975"/>
    <w:rsid w:val="00F0212E"/>
    <w:rsid w:val="00F0298C"/>
    <w:rsid w:val="00F113D5"/>
    <w:rsid w:val="00F11DFD"/>
    <w:rsid w:val="00F13EE0"/>
    <w:rsid w:val="00F204BE"/>
    <w:rsid w:val="00F24609"/>
    <w:rsid w:val="00F24CA7"/>
    <w:rsid w:val="00F35A62"/>
    <w:rsid w:val="00F35AB8"/>
    <w:rsid w:val="00F532D7"/>
    <w:rsid w:val="00F73D93"/>
    <w:rsid w:val="00F82D33"/>
    <w:rsid w:val="00F8310A"/>
    <w:rsid w:val="00F95BB8"/>
    <w:rsid w:val="00FA191B"/>
    <w:rsid w:val="00FA3D42"/>
    <w:rsid w:val="00FB0106"/>
    <w:rsid w:val="00FB20C0"/>
    <w:rsid w:val="00FB6C4C"/>
    <w:rsid w:val="00FE4A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D91C"/>
  <w15:chartTrackingRefBased/>
  <w15:docId w15:val="{D8815FEE-765D-4F1E-85E1-BFDD7A5B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60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6034"/>
    <w:rPr>
      <w:sz w:val="16"/>
      <w:szCs w:val="16"/>
    </w:rPr>
  </w:style>
  <w:style w:type="paragraph" w:styleId="CommentText">
    <w:name w:val="annotation text"/>
    <w:basedOn w:val="Normal"/>
    <w:link w:val="CommentTextChar"/>
    <w:uiPriority w:val="99"/>
    <w:semiHidden/>
    <w:unhideWhenUsed/>
    <w:rsid w:val="00486034"/>
    <w:pPr>
      <w:spacing w:line="240" w:lineRule="auto"/>
    </w:pPr>
    <w:rPr>
      <w:sz w:val="20"/>
      <w:szCs w:val="20"/>
    </w:rPr>
  </w:style>
  <w:style w:type="character" w:customStyle="1" w:styleId="CommentTextChar">
    <w:name w:val="Comment Text Char"/>
    <w:basedOn w:val="DefaultParagraphFont"/>
    <w:link w:val="CommentText"/>
    <w:uiPriority w:val="99"/>
    <w:semiHidden/>
    <w:rsid w:val="00486034"/>
    <w:rPr>
      <w:sz w:val="20"/>
      <w:szCs w:val="20"/>
    </w:rPr>
  </w:style>
  <w:style w:type="paragraph" w:styleId="Bibliography">
    <w:name w:val="Bibliography"/>
    <w:basedOn w:val="Normal"/>
    <w:next w:val="Normal"/>
    <w:uiPriority w:val="37"/>
    <w:unhideWhenUsed/>
    <w:rsid w:val="00486034"/>
    <w:pPr>
      <w:spacing w:after="0" w:line="480" w:lineRule="auto"/>
      <w:ind w:left="720" w:hanging="720"/>
    </w:pPr>
  </w:style>
  <w:style w:type="paragraph" w:styleId="BalloonText">
    <w:name w:val="Balloon Text"/>
    <w:basedOn w:val="Normal"/>
    <w:link w:val="BalloonTextChar"/>
    <w:uiPriority w:val="99"/>
    <w:semiHidden/>
    <w:unhideWhenUsed/>
    <w:rsid w:val="00486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0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C76C0"/>
    <w:rPr>
      <w:b/>
      <w:bCs/>
    </w:rPr>
  </w:style>
  <w:style w:type="character" w:customStyle="1" w:styleId="CommentSubjectChar">
    <w:name w:val="Comment Subject Char"/>
    <w:basedOn w:val="CommentTextChar"/>
    <w:link w:val="CommentSubject"/>
    <w:uiPriority w:val="99"/>
    <w:semiHidden/>
    <w:rsid w:val="003C76C0"/>
    <w:rPr>
      <w:b/>
      <w:bCs/>
      <w:sz w:val="20"/>
      <w:szCs w:val="20"/>
    </w:rPr>
  </w:style>
  <w:style w:type="paragraph" w:styleId="HTMLPreformatted">
    <w:name w:val="HTML Preformatted"/>
    <w:basedOn w:val="Normal"/>
    <w:link w:val="HTMLPreformattedChar"/>
    <w:uiPriority w:val="99"/>
    <w:semiHidden/>
    <w:unhideWhenUsed/>
    <w:rsid w:val="00AF4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F46FF"/>
    <w:rPr>
      <w:rFonts w:ascii="Courier New" w:eastAsia="Times New Roman" w:hAnsi="Courier New" w:cs="Courier New"/>
      <w:sz w:val="20"/>
      <w:szCs w:val="20"/>
    </w:rPr>
  </w:style>
  <w:style w:type="character" w:customStyle="1" w:styleId="gd15mcfceub">
    <w:name w:val="gd15mcfceub"/>
    <w:basedOn w:val="DefaultParagraphFont"/>
    <w:rsid w:val="00AF46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158795">
      <w:bodyDiv w:val="1"/>
      <w:marLeft w:val="0"/>
      <w:marRight w:val="0"/>
      <w:marTop w:val="0"/>
      <w:marBottom w:val="0"/>
      <w:divBdr>
        <w:top w:val="none" w:sz="0" w:space="0" w:color="auto"/>
        <w:left w:val="none" w:sz="0" w:space="0" w:color="auto"/>
        <w:bottom w:val="none" w:sz="0" w:space="0" w:color="auto"/>
        <w:right w:val="none" w:sz="0" w:space="0" w:color="auto"/>
      </w:divBdr>
    </w:div>
    <w:div w:id="374817759">
      <w:bodyDiv w:val="1"/>
      <w:marLeft w:val="0"/>
      <w:marRight w:val="0"/>
      <w:marTop w:val="0"/>
      <w:marBottom w:val="0"/>
      <w:divBdr>
        <w:top w:val="none" w:sz="0" w:space="0" w:color="auto"/>
        <w:left w:val="none" w:sz="0" w:space="0" w:color="auto"/>
        <w:bottom w:val="none" w:sz="0" w:space="0" w:color="auto"/>
        <w:right w:val="none" w:sz="0" w:space="0" w:color="auto"/>
      </w:divBdr>
    </w:div>
    <w:div w:id="434060003">
      <w:bodyDiv w:val="1"/>
      <w:marLeft w:val="0"/>
      <w:marRight w:val="0"/>
      <w:marTop w:val="0"/>
      <w:marBottom w:val="0"/>
      <w:divBdr>
        <w:top w:val="none" w:sz="0" w:space="0" w:color="auto"/>
        <w:left w:val="none" w:sz="0" w:space="0" w:color="auto"/>
        <w:bottom w:val="none" w:sz="0" w:space="0" w:color="auto"/>
        <w:right w:val="none" w:sz="0" w:space="0" w:color="auto"/>
      </w:divBdr>
    </w:div>
    <w:div w:id="534004838">
      <w:bodyDiv w:val="1"/>
      <w:marLeft w:val="0"/>
      <w:marRight w:val="0"/>
      <w:marTop w:val="0"/>
      <w:marBottom w:val="0"/>
      <w:divBdr>
        <w:top w:val="none" w:sz="0" w:space="0" w:color="auto"/>
        <w:left w:val="none" w:sz="0" w:space="0" w:color="auto"/>
        <w:bottom w:val="none" w:sz="0" w:space="0" w:color="auto"/>
        <w:right w:val="none" w:sz="0" w:space="0" w:color="auto"/>
      </w:divBdr>
    </w:div>
    <w:div w:id="618995953">
      <w:bodyDiv w:val="1"/>
      <w:marLeft w:val="0"/>
      <w:marRight w:val="0"/>
      <w:marTop w:val="0"/>
      <w:marBottom w:val="0"/>
      <w:divBdr>
        <w:top w:val="none" w:sz="0" w:space="0" w:color="auto"/>
        <w:left w:val="none" w:sz="0" w:space="0" w:color="auto"/>
        <w:bottom w:val="none" w:sz="0" w:space="0" w:color="auto"/>
        <w:right w:val="none" w:sz="0" w:space="0" w:color="auto"/>
      </w:divBdr>
    </w:div>
    <w:div w:id="959414244">
      <w:bodyDiv w:val="1"/>
      <w:marLeft w:val="0"/>
      <w:marRight w:val="0"/>
      <w:marTop w:val="0"/>
      <w:marBottom w:val="0"/>
      <w:divBdr>
        <w:top w:val="none" w:sz="0" w:space="0" w:color="auto"/>
        <w:left w:val="none" w:sz="0" w:space="0" w:color="auto"/>
        <w:bottom w:val="none" w:sz="0" w:space="0" w:color="auto"/>
        <w:right w:val="none" w:sz="0" w:space="0" w:color="auto"/>
      </w:divBdr>
    </w:div>
    <w:div w:id="1380325986">
      <w:bodyDiv w:val="1"/>
      <w:marLeft w:val="0"/>
      <w:marRight w:val="0"/>
      <w:marTop w:val="0"/>
      <w:marBottom w:val="0"/>
      <w:divBdr>
        <w:top w:val="none" w:sz="0" w:space="0" w:color="auto"/>
        <w:left w:val="none" w:sz="0" w:space="0" w:color="auto"/>
        <w:bottom w:val="none" w:sz="0" w:space="0" w:color="auto"/>
        <w:right w:val="none" w:sz="0" w:space="0" w:color="auto"/>
      </w:divBdr>
    </w:div>
    <w:div w:id="1777020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0E545-B22D-43DE-BFC5-F9F012B48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3</TotalTime>
  <Pages>17</Pages>
  <Words>15035</Words>
  <Characters>85700</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Sarah Van Alsten</cp:lastModifiedBy>
  <cp:revision>432</cp:revision>
  <dcterms:created xsi:type="dcterms:W3CDTF">2020-02-18T16:24:00Z</dcterms:created>
  <dcterms:modified xsi:type="dcterms:W3CDTF">2020-03-0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0yw8GVAm"/&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